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D28D77" w14:textId="77777777" w:rsidR="002A7D6A" w:rsidRPr="002A7D6A" w:rsidRDefault="002A7D6A" w:rsidP="0087036E">
      <w:pPr>
        <w:pStyle w:val="ChapterTitleB"/>
        <w:spacing w:before="0" w:after="0" w:line="240" w:lineRule="auto"/>
        <w:rPr>
          <w:u w:val="none"/>
        </w:rPr>
      </w:pPr>
      <w:bookmarkStart w:id="0" w:name="_Toc162794582"/>
      <w:bookmarkStart w:id="1" w:name="_Hlk162792346"/>
      <w:r w:rsidRPr="002A7D6A">
        <w:rPr>
          <w:u w:val="none"/>
        </w:rPr>
        <w:t xml:space="preserve">Chapter 2. Sentinel behaviour in mammalian and avian </w:t>
      </w:r>
      <w:proofErr w:type="gramStart"/>
      <w:r w:rsidRPr="002A7D6A">
        <w:rPr>
          <w:u w:val="none"/>
        </w:rPr>
        <w:t>species</w:t>
      </w:r>
      <w:bookmarkEnd w:id="0"/>
      <w:proofErr w:type="gramEnd"/>
    </w:p>
    <w:p w14:paraId="0D89D74A" w14:textId="77777777" w:rsidR="002A7D6A" w:rsidRPr="002A7D6A" w:rsidRDefault="002A7D6A" w:rsidP="002A7D6A">
      <w:pPr>
        <w:pStyle w:val="SectionText"/>
        <w:rPr>
          <w:b/>
          <w:bCs/>
        </w:rPr>
      </w:pPr>
      <w:r w:rsidRPr="002A7D6A">
        <w:rPr>
          <w:b/>
          <w:bCs/>
          <w:highlight w:val="yellow"/>
        </w:rPr>
        <w:t>PUT AUTHORS AND AFFILIATIONS</w:t>
      </w:r>
    </w:p>
    <w:p w14:paraId="7C14E92D" w14:textId="77777777" w:rsidR="002A7D6A" w:rsidRPr="002A7D6A" w:rsidRDefault="002A7D6A" w:rsidP="002A7D6A">
      <w:pPr>
        <w:pStyle w:val="SectionTitle"/>
        <w:spacing w:before="0" w:after="0" w:line="480" w:lineRule="auto"/>
        <w:rPr>
          <w:color w:val="auto"/>
          <w:u w:val="none"/>
        </w:rPr>
      </w:pPr>
      <w:bookmarkStart w:id="2" w:name="_Toc162794583"/>
      <w:r w:rsidRPr="002A7D6A">
        <w:rPr>
          <w:color w:val="auto"/>
          <w:u w:val="none"/>
        </w:rPr>
        <w:t>Introduction</w:t>
      </w:r>
      <w:bookmarkEnd w:id="2"/>
    </w:p>
    <w:p w14:paraId="4942657F" w14:textId="507B15E0" w:rsidR="002A7D6A" w:rsidRPr="002A7D6A" w:rsidRDefault="002A7D6A" w:rsidP="002A7D6A">
      <w:pPr>
        <w:pStyle w:val="SectionText"/>
        <w:spacing w:line="480" w:lineRule="auto"/>
      </w:pPr>
      <w:r w:rsidRPr="002A7D6A">
        <w:t xml:space="preserve">Sentinel behaviour is a form of coordinated vigilance observed in social species, where an individual adopts a prominent exposed position to perform constant vigilance and make alarm calls in response to threats while others forage or engage in other activities </w:t>
      </w:r>
      <w:r w:rsidRPr="002A7D6A">
        <w:fldChar w:fldCharType="begin"/>
      </w:r>
      <w:r w:rsidRPr="002A7D6A">
        <w:instrText xml:space="preserve"> ADDIN ZOTERO_ITEM CSL_CITATION {"citationID":"taOW2sYF","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xml:space="preserve">. The most recognizable sentinel species is the meerkat with sentinels adopting a bipedal stance. The presence of a sentinel can result in increased foraging efficiency and biomass intake while reducing predation risk in foragers </w:t>
      </w:r>
      <w:r w:rsidRPr="002A7D6A">
        <w:fldChar w:fldCharType="begin"/>
      </w:r>
      <w:r w:rsidRPr="002A7D6A">
        <w:instrText xml:space="preserve"> ADDIN ZOTERO_ITEM CSL_CITATION {"citationID":"uLnrJ3Na","properties":{"formattedCitation":"(Clutton-Brock et al., 1999; Holl\\uc0\\u233{}n et al., 2008; Kern &amp; Radford, 2014)","plainCitation":"(Clutton-Brock et al., 1999; Hollén et al., 2008; Kern &amp; Radford, 2014)","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A7D6A">
        <w:fldChar w:fldCharType="separate"/>
      </w:r>
      <w:r w:rsidRPr="002A7D6A">
        <w:t>(Clutton-Brock et al., 1999; Hollén et al., 2008; Kern &amp; Radford, 2014)</w:t>
      </w:r>
      <w:r w:rsidRPr="002A7D6A">
        <w:fldChar w:fldCharType="end"/>
      </w:r>
      <w:r w:rsidRPr="002A7D6A">
        <w:t xml:space="preserve">. Sentinel behaviour is therefore incredibly beneficial to foragers but appears to be at the detriment of the sentinel. While performing sentinel behaviour, an individual incurs the loss of foraging opportunities raising interest in the underlying mechanisms behind sentinel decision-making. More recently, a state-dependent model for sentinel decision-making has garnered support from empirical studies on this behaviour, where individuals decide to perform sentinel behaviour based on their energetic levels and the benefits it receives from performing the behaviour </w:t>
      </w:r>
      <w:r w:rsidRPr="002A7D6A">
        <w:fldChar w:fldCharType="begin"/>
      </w:r>
      <w:r w:rsidRPr="002A7D6A">
        <w:instrText xml:space="preserve"> ADDIN ZOTERO_ITEM CSL_CITATION {"citationID":"fjoPPdKW","properties":{"formattedCitation":"(Bednekoff, 1997, 2001)","plainCitation":"(Bednekoff, 1997, 2001)","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w:t>
      </w:r>
      <w:r w:rsidRPr="002A7D6A">
        <w:fldChar w:fldCharType="end"/>
      </w:r>
      <w:r w:rsidRPr="002A7D6A">
        <w:t xml:space="preserve">. Studies on satiation and body mass support this explanation </w:t>
      </w:r>
      <w:r w:rsidRPr="002A7D6A">
        <w:fldChar w:fldCharType="begin"/>
      </w:r>
      <w:r w:rsidRPr="002A7D6A">
        <w:instrText xml:space="preserve"> ADDIN ZOTERO_ITEM CSL_CITATION {"citationID":"XEyFsYlO","properties":{"formattedCitation":"(Arbon et al., 2020; Bednekoff &amp; Woolfenden, 2003)","plainCitation":"(Arbon et al., 2020; Bednekoff &amp; Woolfenden, 2003)","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w:t>
      </w:r>
      <w:r w:rsidRPr="002A7D6A">
        <w:fldChar w:fldCharType="end"/>
      </w:r>
      <w:r w:rsidRPr="002A7D6A">
        <w:t xml:space="preserve">. Other intrinsic (e.g. age, sex) and extrinsic (e.g. dominance, risk) can also affect an individual’s decision to perform the behaviour </w:t>
      </w:r>
      <w:r w:rsidRPr="002A7D6A">
        <w:fldChar w:fldCharType="begin"/>
      </w:r>
      <w:r w:rsidRPr="002A7D6A">
        <w:instrText xml:space="preserve"> ADDIN ZOTERO_ITEM CSL_CITATION {"citationID":"9sPtFKNV","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w:t>
      </w:r>
    </w:p>
    <w:p w14:paraId="133CA69C" w14:textId="2BA32F67" w:rsidR="002A7D6A" w:rsidRPr="002A7D6A" w:rsidRDefault="002A7D6A" w:rsidP="002A7D6A">
      <w:pPr>
        <w:pStyle w:val="SectionText"/>
        <w:spacing w:line="480" w:lineRule="auto"/>
      </w:pPr>
      <w:r w:rsidRPr="002A7D6A">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t>
      </w:r>
      <w:r w:rsidRPr="002A7D6A">
        <w:lastRenderedPageBreak/>
        <w:t xml:space="preserve">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2A7D6A">
        <w:fldChar w:fldCharType="begin"/>
      </w:r>
      <w:r w:rsidRPr="002A7D6A">
        <w:instrText xml:space="preserve"> ADDIN ZOTERO_ITEM CSL_CITATION {"citationID":"9sJ4Wb94","properties":{"formattedCitation":"(Arbon et al., 2020; Bednekoff &amp; Woolfenden, 2003; Manser, 2018)","plainCitation":"(Arbon et al., 2020; Bednekoff &amp; Woolfenden, 2003; Manser, 2018)","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 Manser, 2018)</w:t>
      </w:r>
      <w:r w:rsidRPr="002A7D6A">
        <w:fldChar w:fldCharType="end"/>
      </w:r>
      <w:r w:rsidRPr="002A7D6A">
        <w:t xml:space="preserve">. Studies on urban adaptation have shown that individual behaviours change to best take advantage of city living </w:t>
      </w:r>
      <w:r w:rsidRPr="002A7D6A">
        <w:fldChar w:fldCharType="begin"/>
      </w:r>
      <w:r w:rsidRPr="002A7D6A">
        <w:instrText xml:space="preserve"> ADDIN ZOTERO_ITEM CSL_CITATION {"citationID":"mmnEw4y6","properties":{"formattedCitation":"(Gotanda, 2020; Isaksson, 2018; Lowry et al., 2013)","plainCitation":"(Gotanda, 2020; Isaksson, 2018; Lowry et al., 2013)","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2A7D6A">
        <w:fldChar w:fldCharType="separate"/>
      </w:r>
      <w:r w:rsidRPr="002A7D6A">
        <w:t>(Gotanda, 2020; Isaksson, 2018; Lowry et al., 2013)</w:t>
      </w:r>
      <w:r w:rsidRPr="002A7D6A">
        <w:fldChar w:fldCharType="end"/>
      </w:r>
      <w:r w:rsidRPr="002A7D6A">
        <w:t xml:space="preserve">, though comparatively fewer studies have been performed on social behaviours </w:t>
      </w:r>
      <w:r w:rsidRPr="002A7D6A">
        <w:fldChar w:fldCharType="begin"/>
      </w:r>
      <w:r w:rsidRPr="002A7D6A">
        <w:instrText xml:space="preserve"> ADDIN ZOTERO_ITEM CSL_CITATION {"citationID":"KVW23Unh","properties":{"formattedCitation":"(\\uc0\\u321{}opucki et al., 2021)","plainCitation":"(Łopucki et al., 2021)","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2A7D6A">
        <w:fldChar w:fldCharType="separate"/>
      </w:r>
      <w:r w:rsidRPr="002A7D6A">
        <w:t>(Łopucki et al., 2021)</w:t>
      </w:r>
      <w:r w:rsidRPr="002A7D6A">
        <w:fldChar w:fldCharType="end"/>
      </w:r>
      <w:r w:rsidRPr="002A7D6A">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18D0709D" w14:textId="77777777" w:rsidR="002A7D6A" w:rsidRPr="002A7D6A" w:rsidRDefault="002A7D6A" w:rsidP="002A7D6A">
      <w:pPr>
        <w:pStyle w:val="SectionText"/>
        <w:spacing w:line="480" w:lineRule="auto"/>
        <w:rPr>
          <w:highlight w:val="yellow"/>
        </w:rPr>
      </w:pPr>
      <w:r w:rsidRPr="002A7D6A">
        <w:t>The objective of this scoping review was to identify and analyze the factors that affect sentinel behaviour. By reviewing studies that investigate both intrinsic and extrinsic factors, we aimed to identify common patterns and trends in sentinel behaviour across different species and environments. To best understand sentinel decisions-making, we searched for empirical studies on the behaviour of non-aquatic vertebrates, excluding studies that did not test the effects of a factor on sentinel behaviour (e.g. articles identifying a new sentinel species). We analyzed the main trends observed and synthesized these findings to understand the influence of internal and external factors. We then discussed how urbanization can affect sentinel behaviour by altering the factors involved in sentinel decisions.</w:t>
      </w:r>
    </w:p>
    <w:p w14:paraId="0F7CE485" w14:textId="71DBA5A4" w:rsidR="002A7D6A" w:rsidRPr="002A7D6A" w:rsidRDefault="002A7D6A" w:rsidP="002A7D6A">
      <w:pPr>
        <w:pStyle w:val="SectionText"/>
        <w:spacing w:line="480" w:lineRule="auto"/>
      </w:pPr>
      <w:r w:rsidRPr="002A7D6A">
        <w:t xml:space="preserve">The synthesis of information on the factors involved in sentinel decision-making can further our understanding of social behaviours in general. Other social antipredator behaviours, such as the </w:t>
      </w:r>
      <w:r w:rsidRPr="002A7D6A">
        <w:lastRenderedPageBreak/>
        <w:t xml:space="preserve">coordination of vigilance in foragers, can be affected by the same factors involved in sentinel behaviour. The presence of predators can increase the need for vigilance </w:t>
      </w:r>
      <w:r w:rsidRPr="002A7D6A">
        <w:fldChar w:fldCharType="begin"/>
      </w:r>
      <w:r w:rsidRPr="002A7D6A">
        <w:instrText xml:space="preserve"> ADDIN ZOTERO_ITEM CSL_CITATION {"citationID":"4iDyX15J","properties":{"formattedCitation":"(Kern &amp; Radford, 2014; Ridley et al., 2010)","plainCitation":"(Kern &amp; Radford, 2014; Ridley et al., 2010)","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2A7D6A">
        <w:fldChar w:fldCharType="separate"/>
      </w:r>
      <w:r w:rsidRPr="002A7D6A">
        <w:t>(Kern &amp; Radford, 2014; Ridley et al., 2010)</w:t>
      </w:r>
      <w:r w:rsidRPr="002A7D6A">
        <w:fldChar w:fldCharType="end"/>
      </w:r>
      <w:r w:rsidRPr="002A7D6A">
        <w:t>. The need for a comprehensive review of factors influencing sentinel behaviour is highlighted by the complexity of urban environments and their effects on wildlife behaviour. Urbanization can lead to adaptations in social behaviours, including sentinel behaviour, yet there remains a gap in understanding how urbanization affects sentinel behaviour. By conducting a thorough review of the literature on sentinel behaviour, this study aimed to provide a comprehensive overview of the factors influencing this social behaviour.</w:t>
      </w:r>
    </w:p>
    <w:p w14:paraId="45577F9C" w14:textId="77777777" w:rsidR="002A7D6A" w:rsidRPr="002A7D6A" w:rsidRDefault="002A7D6A" w:rsidP="002A7D6A">
      <w:pPr>
        <w:pStyle w:val="SectionText"/>
      </w:pPr>
    </w:p>
    <w:p w14:paraId="48C74D7A" w14:textId="77777777" w:rsidR="002A7D6A" w:rsidRPr="002A7D6A" w:rsidRDefault="002A7D6A" w:rsidP="002A7D6A">
      <w:pPr>
        <w:pStyle w:val="SectionText"/>
        <w:sectPr w:rsidR="002A7D6A" w:rsidRPr="002A7D6A" w:rsidSect="002A7D6A">
          <w:headerReference w:type="default" r:id="rId8"/>
          <w:pgSz w:w="12240" w:h="15840"/>
          <w:pgMar w:top="1440" w:right="1440" w:bottom="1440" w:left="1440" w:header="720" w:footer="720" w:gutter="0"/>
          <w:cols w:space="720"/>
        </w:sectPr>
      </w:pPr>
    </w:p>
    <w:p w14:paraId="20F417F1" w14:textId="77777777" w:rsidR="002A7D6A" w:rsidRPr="002A7D6A" w:rsidRDefault="002A7D6A" w:rsidP="002A7D6A">
      <w:pPr>
        <w:pStyle w:val="SectionTitle"/>
        <w:spacing w:before="0" w:after="0" w:line="480" w:lineRule="auto"/>
        <w:rPr>
          <w:color w:val="auto"/>
          <w:u w:val="none"/>
        </w:rPr>
      </w:pPr>
      <w:bookmarkStart w:id="3" w:name="_Toc162794584"/>
      <w:r w:rsidRPr="002A7D6A">
        <w:rPr>
          <w:color w:val="auto"/>
          <w:u w:val="none"/>
        </w:rPr>
        <w:lastRenderedPageBreak/>
        <w:t>Methods</w:t>
      </w:r>
      <w:bookmarkEnd w:id="3"/>
    </w:p>
    <w:p w14:paraId="4F472B20" w14:textId="07539A1F" w:rsidR="002A7D6A" w:rsidRPr="002A7D6A" w:rsidRDefault="002A7D6A" w:rsidP="002A7D6A">
      <w:pPr>
        <w:pStyle w:val="SectionText"/>
        <w:spacing w:line="480" w:lineRule="auto"/>
      </w:pPr>
      <w:r w:rsidRPr="002A7D6A">
        <w:t xml:space="preserve">This scoping review followed the ROSES standards of reporting for scoping and systematic reviews to the best of our ability </w:t>
      </w:r>
      <w:r w:rsidRPr="002A7D6A">
        <w:fldChar w:fldCharType="begin"/>
      </w:r>
      <w:r w:rsidRPr="002A7D6A">
        <w:instrText xml:space="preserve"> ADDIN ZOTERO_ITEM CSL_CITATION {"citationID":"jFxDGtjj","properties":{"formattedCitation":"(Haddaway et al., 2018)","plainCitation":"(Haddaway et al., 2018)","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2A7D6A">
        <w:fldChar w:fldCharType="separate"/>
      </w:r>
      <w:r w:rsidRPr="002A7D6A">
        <w:t>(Haddaway et al., 2018)</w:t>
      </w:r>
      <w:r w:rsidRPr="002A7D6A">
        <w:fldChar w:fldCharType="end"/>
      </w:r>
      <w:r w:rsidRPr="002A7D6A">
        <w:t>. The protocol was not pre-published, though our objective was to ensure transparency and maximize the reproducibility of the search performed.</w:t>
      </w:r>
    </w:p>
    <w:p w14:paraId="784E5BC3" w14:textId="77777777" w:rsidR="002A7D6A" w:rsidRPr="002A7D6A" w:rsidRDefault="002A7D6A" w:rsidP="002A7D6A">
      <w:pPr>
        <w:pStyle w:val="SectionSubtitle"/>
        <w:spacing w:after="0" w:line="480" w:lineRule="auto"/>
        <w:rPr>
          <w:color w:val="auto"/>
          <w:u w:val="none"/>
        </w:rPr>
      </w:pPr>
      <w:bookmarkStart w:id="4" w:name="_Toc162794585"/>
      <w:r w:rsidRPr="002A7D6A">
        <w:rPr>
          <w:color w:val="auto"/>
          <w:u w:val="none"/>
        </w:rPr>
        <w:t>Selection criteria</w:t>
      </w:r>
      <w:bookmarkEnd w:id="4"/>
    </w:p>
    <w:p w14:paraId="712352AE" w14:textId="129CECCA" w:rsidR="002A7D6A" w:rsidRPr="002A7D6A" w:rsidRDefault="002A7D6A" w:rsidP="002A7D6A">
      <w:pPr>
        <w:pStyle w:val="SectionText"/>
        <w:spacing w:line="480" w:lineRule="auto"/>
      </w:pPr>
      <w:r w:rsidRPr="002A7D6A">
        <w:t>The inclusion and exclusion criteria for the screening were identified and noted before initiating database searches (</w:t>
      </w:r>
      <w:r w:rsidRPr="002A7D6A">
        <w:fldChar w:fldCharType="begin"/>
      </w:r>
      <w:r w:rsidRPr="002A7D6A">
        <w:instrText xml:space="preserve"> REF _Ref162209371 \h </w:instrText>
      </w:r>
      <w:r w:rsidRPr="002A7D6A">
        <w:fldChar w:fldCharType="separate"/>
      </w:r>
      <w:r w:rsidR="00080FA3" w:rsidRPr="002A7D6A">
        <w:t xml:space="preserve">Table </w:t>
      </w:r>
      <w:r w:rsidR="00080FA3">
        <w:rPr>
          <w:noProof/>
        </w:rPr>
        <w:t>1</w:t>
      </w:r>
      <w:r w:rsidRPr="002A7D6A">
        <w:fldChar w:fldCharType="end"/>
      </w:r>
      <w:r w:rsidRPr="002A7D6A">
        <w:t xml:space="preserve">).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 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2A7D6A">
        <w:fldChar w:fldCharType="begin"/>
      </w:r>
      <w:r w:rsidRPr="002A7D6A">
        <w:instrText xml:space="preserve"> ADDIN ZOTERO_ITEM CSL_CITATION {"citationID":"JF06EZNO","properties":{"formattedCitation":"(Bednekoff, 2015; Blumstein, 1999)","plainCitation":"(Bednekoff, 2015; Blumstein, 199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2A7D6A">
        <w:fldChar w:fldCharType="separate"/>
      </w:r>
      <w:r w:rsidRPr="002A7D6A">
        <w:t>(Bednekoff, 2015; Blumstein, 1999)</w:t>
      </w:r>
      <w:r w:rsidRPr="002A7D6A">
        <w:fldChar w:fldCharType="end"/>
      </w:r>
      <w:r w:rsidRPr="002A7D6A">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2A7D6A">
        <w:fldChar w:fldCharType="begin"/>
      </w:r>
      <w:r w:rsidRPr="002A7D6A">
        <w:instrText xml:space="preserve"> ADDIN ZOTERO_ITEM CSL_CITATION {"citationID":"HDO69hOz","properties":{"formattedCitation":"(Ridley et al., 2014)","plainCitation":"(Ridley et al., 2014)","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2A7D6A">
        <w:fldChar w:fldCharType="separate"/>
      </w:r>
      <w:r w:rsidRPr="002A7D6A">
        <w:t>(Ridley et al., 2014)</w:t>
      </w:r>
      <w:r w:rsidRPr="002A7D6A">
        <w:fldChar w:fldCharType="end"/>
      </w:r>
      <w:r w:rsidRPr="002A7D6A">
        <w:t>.</w:t>
      </w:r>
    </w:p>
    <w:p w14:paraId="7327CD60" w14:textId="77777777" w:rsidR="002A7D6A" w:rsidRPr="002A7D6A" w:rsidRDefault="002A7D6A" w:rsidP="002A7D6A">
      <w:pPr>
        <w:pStyle w:val="SectionSubtitle"/>
        <w:spacing w:after="0" w:line="480" w:lineRule="auto"/>
        <w:rPr>
          <w:color w:val="auto"/>
          <w:u w:val="none"/>
        </w:rPr>
      </w:pPr>
      <w:bookmarkStart w:id="5" w:name="_Toc162794586"/>
      <w:r w:rsidRPr="002A7D6A">
        <w:rPr>
          <w:color w:val="auto"/>
          <w:u w:val="none"/>
        </w:rPr>
        <w:t xml:space="preserve">Search </w:t>
      </w:r>
      <w:proofErr w:type="gramStart"/>
      <w:r w:rsidRPr="002A7D6A">
        <w:rPr>
          <w:color w:val="auto"/>
          <w:u w:val="none"/>
        </w:rPr>
        <w:t>strategy</w:t>
      </w:r>
      <w:bookmarkEnd w:id="5"/>
      <w:proofErr w:type="gramEnd"/>
    </w:p>
    <w:p w14:paraId="45612D7E" w14:textId="620D3822" w:rsidR="008440F6" w:rsidRPr="002A7D6A" w:rsidRDefault="002A7D6A" w:rsidP="008440F6">
      <w:pPr>
        <w:pStyle w:val="SectionText"/>
        <w:spacing w:line="480" w:lineRule="auto"/>
      </w:pPr>
      <w:r w:rsidRPr="002A7D6A">
        <w:t>On Jan. 24</w:t>
      </w:r>
      <w:r w:rsidRPr="002A7D6A">
        <w:rPr>
          <w:vertAlign w:val="superscript"/>
        </w:rPr>
        <w:t>th</w:t>
      </w:r>
      <w:r w:rsidRPr="002A7D6A">
        <w:t xml:space="preserve">, 2022, a preliminary search was performed on Web of Science and Google Scholar to find relevant articles and generate a list of exemplar articles using “sentinel behaviour in </w:t>
      </w:r>
      <w:r w:rsidRPr="002A7D6A">
        <w:lastRenderedPageBreak/>
        <w:t xml:space="preserve">animals” as a search string. This list of 20 articles was subsequently used to test the </w:t>
      </w:r>
      <w:r w:rsidR="00080FA3">
        <w:t>c</w:t>
      </w:r>
      <w:r w:rsidR="008440F6" w:rsidRPr="002A7D6A">
        <w:t xml:space="preserve">omprehensiveness of the final search strategy and screening. Common keywords in the exemplar articles were compiled and used to develop the search string. The final search string we used to search for articles was "Sentinel AND </w:t>
      </w:r>
      <w:proofErr w:type="spellStart"/>
      <w:r w:rsidR="008440F6" w:rsidRPr="002A7D6A">
        <w:t>Behavio</w:t>
      </w:r>
      <w:proofErr w:type="spellEnd"/>
      <w:r w:rsidR="008440F6" w:rsidRPr="002A7D6A">
        <w:t>*" (</w:t>
      </w:r>
      <w:r w:rsidR="008440F6" w:rsidRPr="002A7D6A">
        <w:fldChar w:fldCharType="begin"/>
      </w:r>
      <w:r w:rsidR="008440F6" w:rsidRPr="002A7D6A">
        <w:instrText xml:space="preserve"> REF _Ref161749046 \h  \* MERGEFORMAT </w:instrText>
      </w:r>
      <w:r w:rsidR="008440F6" w:rsidRPr="002A7D6A">
        <w:fldChar w:fldCharType="separate"/>
      </w:r>
      <w:r w:rsidR="008440F6" w:rsidRPr="002A7D6A">
        <w:t xml:space="preserve">Table </w:t>
      </w:r>
      <w:r w:rsidR="008440F6" w:rsidRPr="002A7D6A">
        <w:rPr>
          <w:noProof/>
        </w:rPr>
        <w:t>2</w:t>
      </w:r>
      <w:r w:rsidR="008440F6" w:rsidRPr="002A7D6A">
        <w:fldChar w:fldCharType="end"/>
      </w:r>
      <w:r w:rsidR="008440F6" w:rsidRPr="002A7D6A">
        <w:t xml:space="preserve">). We filtered the articles by removing articles in fields unrelated to behaviour (e.g., sleep, remote sensing). On Nov. 1st, 2022, we searched through Web of Science Complete, which included </w:t>
      </w:r>
      <w:r w:rsidR="008440F6" w:rsidRPr="002A7D6A">
        <w:rPr>
          <w:lang w:eastAsia="en-US"/>
        </w:rPr>
        <w:t xml:space="preserve">Web of Science Core, Current Contents Connect, Zoological Records, </w:t>
      </w:r>
      <w:proofErr w:type="spellStart"/>
      <w:r w:rsidR="008440F6" w:rsidRPr="002A7D6A">
        <w:rPr>
          <w:lang w:eastAsia="en-US"/>
        </w:rPr>
        <w:t>SciELO</w:t>
      </w:r>
      <w:proofErr w:type="spellEnd"/>
      <w:r w:rsidR="008440F6" w:rsidRPr="002A7D6A">
        <w:rPr>
          <w:lang w:eastAsia="en-US"/>
        </w:rPr>
        <w:t xml:space="preserve"> Citation Index, KCI-Korean Journal Database, BIOSIS Citation Index, Data Citation Index</w:t>
      </w:r>
      <w:r w:rsidR="008440F6" w:rsidRPr="002A7D6A">
        <w:t>. Using the factors identified during the full-text screening of articles, ELICIT was used to search for any articles not present in the databases searched on Nov. 20</w:t>
      </w:r>
      <w:r w:rsidR="008440F6" w:rsidRPr="002A7D6A">
        <w:rPr>
          <w:vertAlign w:val="superscript"/>
        </w:rPr>
        <w:t>th</w:t>
      </w:r>
      <w:r w:rsidR="008440F6" w:rsidRPr="002A7D6A">
        <w:t>,</w:t>
      </w:r>
      <w:r w:rsidR="008440F6" w:rsidRPr="002A7D6A">
        <w:rPr>
          <w:vertAlign w:val="superscript"/>
        </w:rPr>
        <w:t xml:space="preserve"> </w:t>
      </w:r>
      <w:r w:rsidR="008440F6" w:rsidRPr="002A7D6A">
        <w:t xml:space="preserve">2023 using variations of the search string “How does [factor] affect sentinel behaviour?” </w:t>
      </w:r>
      <w:r w:rsidR="008440F6" w:rsidRPr="002A7D6A">
        <w:fldChar w:fldCharType="begin"/>
      </w:r>
      <w:r w:rsidR="008440F6" w:rsidRPr="002A7D6A">
        <w:instrText xml:space="preserve"> ADDIN ZOTERO_ITEM CSL_CITATION {"citationID":"ScOGkIcG","properties":{"formattedCitation":"(Kung, 2023)","plainCitation":"(Kung, 2023)","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008440F6" w:rsidRPr="002A7D6A">
        <w:fldChar w:fldCharType="separate"/>
      </w:r>
      <w:r w:rsidR="008440F6" w:rsidRPr="002A7D6A">
        <w:t>(Kung, 2023)</w:t>
      </w:r>
      <w:r w:rsidR="008440F6" w:rsidRPr="002A7D6A">
        <w:fldChar w:fldCharType="end"/>
      </w:r>
      <w:r w:rsidR="008440F6" w:rsidRPr="002A7D6A">
        <w:t>.</w:t>
      </w:r>
    </w:p>
    <w:p w14:paraId="02B41528" w14:textId="77777777" w:rsidR="00080FA3" w:rsidRPr="002A7D6A" w:rsidRDefault="00080FA3" w:rsidP="00080FA3">
      <w:pPr>
        <w:pStyle w:val="SectionSubtitle"/>
        <w:spacing w:after="0" w:line="480" w:lineRule="auto"/>
        <w:rPr>
          <w:color w:val="auto"/>
          <w:u w:val="none"/>
        </w:rPr>
      </w:pPr>
      <w:bookmarkStart w:id="6" w:name="_Toc162794587"/>
      <w:r w:rsidRPr="002A7D6A">
        <w:rPr>
          <w:color w:val="auto"/>
          <w:u w:val="none"/>
        </w:rPr>
        <w:t xml:space="preserve">Data collection </w:t>
      </w:r>
      <w:r w:rsidRPr="002A7D6A">
        <w:rPr>
          <w:rFonts w:cs="Times New Roman"/>
          <w:color w:val="auto"/>
          <w:u w:val="none"/>
        </w:rPr>
        <w:t xml:space="preserve">and </w:t>
      </w:r>
      <w:r w:rsidRPr="002A7D6A">
        <w:rPr>
          <w:color w:val="auto"/>
          <w:u w:val="none"/>
        </w:rPr>
        <w:t>analysis</w:t>
      </w:r>
      <w:bookmarkEnd w:id="6"/>
    </w:p>
    <w:p w14:paraId="58FED8EE" w14:textId="1862303E" w:rsidR="002A7D6A" w:rsidRPr="002A7D6A" w:rsidRDefault="00080FA3" w:rsidP="002A7D6A">
      <w:pPr>
        <w:pStyle w:val="SectionText"/>
        <w:spacing w:line="480" w:lineRule="auto"/>
        <w:sectPr w:rsidR="002A7D6A" w:rsidRPr="002A7D6A" w:rsidSect="002A7D6A">
          <w:headerReference w:type="default" r:id="rId9"/>
          <w:pgSz w:w="12240" w:h="15840" w:code="1"/>
          <w:pgMar w:top="1440" w:right="1440" w:bottom="1440" w:left="1440" w:header="709" w:footer="709" w:gutter="0"/>
          <w:cols w:space="708"/>
          <w:docGrid w:linePitch="360"/>
        </w:sectPr>
      </w:pPr>
      <w:r w:rsidRPr="002A7D6A">
        <w:t>Titles and abstracts were screened three times using the "</w:t>
      </w:r>
      <w:proofErr w:type="spellStart"/>
      <w:r w:rsidRPr="002A7D6A">
        <w:t>Metagear</w:t>
      </w:r>
      <w:proofErr w:type="spellEnd"/>
      <w:r w:rsidRPr="002A7D6A">
        <w:t xml:space="preserve">" package in R (v.4.2.3, </w:t>
      </w:r>
      <w:r w:rsidRPr="002A7D6A">
        <w:fldChar w:fldCharType="begin"/>
      </w:r>
      <w:r w:rsidRPr="002A7D6A">
        <w:instrText xml:space="preserve"> ADDIN ZOTERO_ITEM CSL_CITATION {"citationID":"l1affs2x","properties":{"formattedCitation":"(Lajeunesse, 2015)","plainCitation":"(Lajeunesse, 201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FacilitatingSystematicReviews2015"}}],"schema":"https://github.com/citation-style-language/schema/raw/master/csl-citation.json"} </w:instrText>
      </w:r>
      <w:r w:rsidRPr="002A7D6A">
        <w:fldChar w:fldCharType="separate"/>
      </w:r>
      <w:r w:rsidRPr="002A7D6A">
        <w:t>(Lajeunesse, 2015)</w:t>
      </w:r>
      <w:r w:rsidRPr="002A7D6A">
        <w:fldChar w:fldCharType="end"/>
      </w:r>
      <w:r w:rsidRPr="002A7D6A">
        <w:t>) by following the inclusion and exclusion criteria (</w:t>
      </w:r>
      <w:r w:rsidRPr="002A7D6A">
        <w:fldChar w:fldCharType="begin"/>
      </w:r>
      <w:r w:rsidRPr="002A7D6A">
        <w:instrText xml:space="preserve"> REF _Ref162209371 \h </w:instrText>
      </w:r>
      <w:r w:rsidRPr="002A7D6A">
        <w:fldChar w:fldCharType="separate"/>
      </w:r>
      <w:r w:rsidRPr="002A7D6A">
        <w:t xml:space="preserve">Table </w:t>
      </w:r>
      <w:r w:rsidRPr="002A7D6A">
        <w:rPr>
          <w:noProof/>
        </w:rPr>
        <w:t>1</w:t>
      </w:r>
      <w:r w:rsidRPr="002A7D6A">
        <w:fldChar w:fldCharType="end"/>
      </w:r>
      <w:r w:rsidRPr="002A7D6A">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w:t>
      </w:r>
      <w:r w:rsidR="00483AEB">
        <w:t xml:space="preserve">(see </w:t>
      </w:r>
      <w:r w:rsidR="00483AEB">
        <w:fldChar w:fldCharType="begin"/>
      </w:r>
      <w:r w:rsidR="00483AEB">
        <w:instrText xml:space="preserve"> REF _Ref168656268 \h </w:instrText>
      </w:r>
      <w:r w:rsidR="00483AEB">
        <w:fldChar w:fldCharType="separate"/>
      </w:r>
      <w:r w:rsidR="00483AEB">
        <w:t xml:space="preserve">Table </w:t>
      </w:r>
      <w:r w:rsidR="00483AEB">
        <w:rPr>
          <w:noProof/>
        </w:rPr>
        <w:t>3</w:t>
      </w:r>
      <w:r w:rsidR="00483AEB">
        <w:fldChar w:fldCharType="end"/>
      </w:r>
      <w:r w:rsidRPr="002A7D6A">
        <w:t xml:space="preserve">). We also kept a record of articles that defined sentinel behaviour, and if that definition included coordination as a defining feature as proposed by </w:t>
      </w:r>
      <w:proofErr w:type="spellStart"/>
      <w:r w:rsidRPr="002A7D6A">
        <w:t>Bednekoff</w:t>
      </w:r>
      <w:proofErr w:type="spellEnd"/>
      <w:r w:rsidRPr="002A7D6A">
        <w:t xml:space="preserve"> </w:t>
      </w:r>
      <w:r w:rsidRPr="002A7D6A">
        <w:fldChar w:fldCharType="begin"/>
      </w:r>
      <w:r w:rsidRPr="002A7D6A">
        <w:instrText xml:space="preserve"> ADDIN ZOTERO_ITEM CSL_CITATION {"citationID":"6UjsSTyp","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w:t>
      </w:r>
      <w:proofErr w:type="spellStart"/>
      <w:r w:rsidRPr="002A7D6A">
        <w:t>Bednekoff</w:t>
      </w:r>
      <w:proofErr w:type="spellEnd"/>
      <w:r w:rsidRPr="002A7D6A">
        <w:t>, 2015)</w:t>
      </w:r>
      <w:r w:rsidRPr="002A7D6A">
        <w:fldChar w:fldCharType="end"/>
      </w:r>
      <w:r w:rsidRPr="002A7D6A">
        <w:t>.</w:t>
      </w:r>
    </w:p>
    <w:p w14:paraId="43D50272" w14:textId="35AD59D7" w:rsidR="002A7D6A" w:rsidRPr="002A7D6A" w:rsidRDefault="002A7D6A" w:rsidP="002A7D6A">
      <w:pPr>
        <w:pStyle w:val="BetterCaption"/>
      </w:pPr>
      <w:bookmarkStart w:id="7" w:name="_Ref162209371"/>
      <w:bookmarkStart w:id="8" w:name="_Toc162210467"/>
      <w:r w:rsidRPr="002A7D6A">
        <w:lastRenderedPageBreak/>
        <w:t xml:space="preserve">Table </w:t>
      </w:r>
      <w:r w:rsidRPr="002A7D6A">
        <w:fldChar w:fldCharType="begin"/>
      </w:r>
      <w:r w:rsidRPr="002A7D6A">
        <w:instrText xml:space="preserve"> SEQ Table \* ARABIC </w:instrText>
      </w:r>
      <w:r w:rsidRPr="002A7D6A">
        <w:fldChar w:fldCharType="separate"/>
      </w:r>
      <w:r w:rsidR="008440F6">
        <w:rPr>
          <w:noProof/>
        </w:rPr>
        <w:t>1</w:t>
      </w:r>
      <w:r w:rsidRPr="002A7D6A">
        <w:fldChar w:fldCharType="end"/>
      </w:r>
      <w:bookmarkEnd w:id="7"/>
      <w:r w:rsidRPr="002A7D6A">
        <w:t>:</w:t>
      </w:r>
      <w:r w:rsidRPr="002A7D6A">
        <w:rPr>
          <w:rStyle w:val="SectionTextChar"/>
          <w:b w:val="0"/>
          <w:bCs w:val="0"/>
        </w:rPr>
        <w:t xml:space="preserve"> Inclusion and exclusion criteria for the scoping review</w:t>
      </w:r>
      <w:bookmarkEnd w:id="8"/>
    </w:p>
    <w:tbl>
      <w:tblPr>
        <w:tblStyle w:val="TableGrid"/>
        <w:tblW w:w="0" w:type="auto"/>
        <w:tblLook w:val="04A0" w:firstRow="1" w:lastRow="0" w:firstColumn="1" w:lastColumn="0" w:noHBand="0" w:noVBand="1"/>
      </w:tblPr>
      <w:tblGrid>
        <w:gridCol w:w="2547"/>
        <w:gridCol w:w="6803"/>
      </w:tblGrid>
      <w:tr w:rsidR="002A7D6A" w:rsidRPr="002A7D6A" w14:paraId="2C5B01BB" w14:textId="77777777" w:rsidTr="00920494">
        <w:tc>
          <w:tcPr>
            <w:tcW w:w="2547" w:type="dxa"/>
            <w:shd w:val="clear" w:color="auto" w:fill="D9D9D9" w:themeFill="background1" w:themeFillShade="D9"/>
          </w:tcPr>
          <w:p w14:paraId="5DCB9D0A" w14:textId="77777777" w:rsidR="002A7D6A" w:rsidRPr="002A7D6A" w:rsidRDefault="002A7D6A" w:rsidP="00920494">
            <w:pPr>
              <w:pStyle w:val="SectionText"/>
              <w:rPr>
                <w:b/>
                <w:bCs/>
              </w:rPr>
            </w:pPr>
            <w:r w:rsidRPr="002A7D6A">
              <w:rPr>
                <w:b/>
                <w:bCs/>
              </w:rPr>
              <w:t>Inclusion Criteria</w:t>
            </w:r>
          </w:p>
        </w:tc>
        <w:tc>
          <w:tcPr>
            <w:tcW w:w="6803" w:type="dxa"/>
            <w:shd w:val="clear" w:color="auto" w:fill="D9D9D9" w:themeFill="background1" w:themeFillShade="D9"/>
          </w:tcPr>
          <w:p w14:paraId="6754695D" w14:textId="77777777" w:rsidR="002A7D6A" w:rsidRPr="002A7D6A" w:rsidRDefault="002A7D6A" w:rsidP="00920494">
            <w:pPr>
              <w:pStyle w:val="SectionText"/>
              <w:rPr>
                <w:b/>
                <w:bCs/>
              </w:rPr>
            </w:pPr>
            <w:r w:rsidRPr="002A7D6A">
              <w:rPr>
                <w:b/>
                <w:bCs/>
              </w:rPr>
              <w:t>Description</w:t>
            </w:r>
          </w:p>
        </w:tc>
      </w:tr>
      <w:tr w:rsidR="002A7D6A" w:rsidRPr="002A7D6A" w14:paraId="3544C86E" w14:textId="77777777" w:rsidTr="00920494">
        <w:tc>
          <w:tcPr>
            <w:tcW w:w="2547" w:type="dxa"/>
          </w:tcPr>
          <w:p w14:paraId="3A5E40D2" w14:textId="77777777" w:rsidR="002A7D6A" w:rsidRPr="002A7D6A" w:rsidRDefault="002A7D6A" w:rsidP="00920494">
            <w:pPr>
              <w:pStyle w:val="SectionText"/>
              <w:tabs>
                <w:tab w:val="right" w:pos="2331"/>
              </w:tabs>
            </w:pPr>
            <w:r w:rsidRPr="002A7D6A">
              <w:t>Study design</w:t>
            </w:r>
            <w:r w:rsidRPr="002A7D6A">
              <w:tab/>
            </w:r>
          </w:p>
        </w:tc>
        <w:tc>
          <w:tcPr>
            <w:tcW w:w="6803" w:type="dxa"/>
          </w:tcPr>
          <w:p w14:paraId="4CE9829E" w14:textId="77777777" w:rsidR="002A7D6A" w:rsidRPr="002A7D6A" w:rsidRDefault="002A7D6A" w:rsidP="00920494">
            <w:pPr>
              <w:pStyle w:val="SectionText"/>
            </w:pPr>
            <w:r w:rsidRPr="002A7D6A">
              <w:t>Study must be experimental; testing the effect of one or more factors on some element of sentinel behaviour.</w:t>
            </w:r>
          </w:p>
        </w:tc>
      </w:tr>
      <w:tr w:rsidR="002A7D6A" w:rsidRPr="002A7D6A" w14:paraId="7561BD41" w14:textId="77777777" w:rsidTr="00920494">
        <w:tc>
          <w:tcPr>
            <w:tcW w:w="2547" w:type="dxa"/>
          </w:tcPr>
          <w:p w14:paraId="2ACA066B" w14:textId="77777777" w:rsidR="002A7D6A" w:rsidRPr="002A7D6A" w:rsidRDefault="002A7D6A" w:rsidP="00920494">
            <w:pPr>
              <w:pStyle w:val="SectionText"/>
            </w:pPr>
            <w:r w:rsidRPr="002A7D6A">
              <w:t>Model species</w:t>
            </w:r>
          </w:p>
        </w:tc>
        <w:tc>
          <w:tcPr>
            <w:tcW w:w="6803" w:type="dxa"/>
          </w:tcPr>
          <w:p w14:paraId="23650446" w14:textId="77777777" w:rsidR="002A7D6A" w:rsidRPr="002A7D6A" w:rsidRDefault="002A7D6A" w:rsidP="00920494">
            <w:pPr>
              <w:pStyle w:val="SectionText"/>
            </w:pPr>
            <w:r w:rsidRPr="002A7D6A">
              <w:t>Model species must be terrestrial or avian, and vertebrate.</w:t>
            </w:r>
          </w:p>
        </w:tc>
      </w:tr>
      <w:tr w:rsidR="002A7D6A" w:rsidRPr="002A7D6A" w14:paraId="650765E6" w14:textId="77777777" w:rsidTr="00920494">
        <w:tc>
          <w:tcPr>
            <w:tcW w:w="2547" w:type="dxa"/>
            <w:tcBorders>
              <w:bottom w:val="single" w:sz="4" w:space="0" w:color="auto"/>
            </w:tcBorders>
          </w:tcPr>
          <w:p w14:paraId="41A65FEC" w14:textId="77777777" w:rsidR="002A7D6A" w:rsidRPr="002A7D6A" w:rsidRDefault="002A7D6A" w:rsidP="00920494">
            <w:pPr>
              <w:pStyle w:val="SectionText"/>
            </w:pPr>
            <w:r w:rsidRPr="002A7D6A">
              <w:t>Date of publication</w:t>
            </w:r>
          </w:p>
        </w:tc>
        <w:tc>
          <w:tcPr>
            <w:tcW w:w="6803" w:type="dxa"/>
            <w:tcBorders>
              <w:bottom w:val="single" w:sz="4" w:space="0" w:color="auto"/>
            </w:tcBorders>
          </w:tcPr>
          <w:p w14:paraId="26BABD93" w14:textId="77777777" w:rsidR="002A7D6A" w:rsidRPr="002A7D6A" w:rsidRDefault="002A7D6A" w:rsidP="00920494">
            <w:pPr>
              <w:pStyle w:val="SectionText"/>
            </w:pPr>
            <w:r w:rsidRPr="002A7D6A">
              <w:t>Article must have been published after 1970.</w:t>
            </w:r>
          </w:p>
        </w:tc>
      </w:tr>
      <w:tr w:rsidR="002A7D6A" w:rsidRPr="002A7D6A" w14:paraId="4CD96C78" w14:textId="77777777" w:rsidTr="00920494">
        <w:tc>
          <w:tcPr>
            <w:tcW w:w="2547" w:type="dxa"/>
            <w:tcBorders>
              <w:bottom w:val="single" w:sz="4" w:space="0" w:color="auto"/>
            </w:tcBorders>
          </w:tcPr>
          <w:p w14:paraId="67DD1CEB" w14:textId="77777777" w:rsidR="002A7D6A" w:rsidRPr="002A7D6A" w:rsidRDefault="002A7D6A" w:rsidP="00920494">
            <w:pPr>
              <w:pStyle w:val="SectionText"/>
            </w:pPr>
            <w:r w:rsidRPr="002A7D6A">
              <w:t>Major concepts</w:t>
            </w:r>
          </w:p>
        </w:tc>
        <w:tc>
          <w:tcPr>
            <w:tcW w:w="6803" w:type="dxa"/>
            <w:tcBorders>
              <w:bottom w:val="single" w:sz="4" w:space="0" w:color="auto"/>
            </w:tcBorders>
          </w:tcPr>
          <w:p w14:paraId="28AB4095" w14:textId="77777777" w:rsidR="002A7D6A" w:rsidRPr="002A7D6A" w:rsidRDefault="002A7D6A" w:rsidP="00920494">
            <w:pPr>
              <w:pStyle w:val="SectionText"/>
            </w:pPr>
            <w:r w:rsidRPr="002A7D6A">
              <w:t xml:space="preserve">Must be related to behaviour, behavioural </w:t>
            </w:r>
            <w:proofErr w:type="gramStart"/>
            <w:r w:rsidRPr="002A7D6A">
              <w:t>ecology</w:t>
            </w:r>
            <w:proofErr w:type="gramEnd"/>
            <w:r w:rsidRPr="002A7D6A">
              <w:t xml:space="preserve"> or adjacent and related fields.</w:t>
            </w:r>
          </w:p>
        </w:tc>
      </w:tr>
      <w:tr w:rsidR="002A7D6A" w:rsidRPr="002A7D6A" w14:paraId="35C7DD64" w14:textId="77777777" w:rsidTr="00920494">
        <w:tc>
          <w:tcPr>
            <w:tcW w:w="2547" w:type="dxa"/>
            <w:tcBorders>
              <w:top w:val="single" w:sz="4" w:space="0" w:color="auto"/>
              <w:left w:val="nil"/>
              <w:bottom w:val="single" w:sz="4" w:space="0" w:color="auto"/>
              <w:right w:val="nil"/>
            </w:tcBorders>
          </w:tcPr>
          <w:p w14:paraId="4C23175A" w14:textId="77777777" w:rsidR="002A7D6A" w:rsidRPr="002A7D6A" w:rsidRDefault="002A7D6A" w:rsidP="00920494">
            <w:pPr>
              <w:pStyle w:val="SectionText"/>
            </w:pPr>
          </w:p>
        </w:tc>
        <w:tc>
          <w:tcPr>
            <w:tcW w:w="6803" w:type="dxa"/>
            <w:tcBorders>
              <w:top w:val="single" w:sz="4" w:space="0" w:color="auto"/>
              <w:left w:val="nil"/>
              <w:bottom w:val="single" w:sz="4" w:space="0" w:color="auto"/>
              <w:right w:val="nil"/>
            </w:tcBorders>
          </w:tcPr>
          <w:p w14:paraId="7943B6C7" w14:textId="77777777" w:rsidR="002A7D6A" w:rsidRPr="002A7D6A" w:rsidRDefault="002A7D6A" w:rsidP="00920494">
            <w:pPr>
              <w:pStyle w:val="SectionText"/>
            </w:pPr>
          </w:p>
        </w:tc>
      </w:tr>
      <w:tr w:rsidR="002A7D6A" w:rsidRPr="002A7D6A" w14:paraId="7AA1425F" w14:textId="77777777" w:rsidTr="00920494">
        <w:tc>
          <w:tcPr>
            <w:tcW w:w="2547" w:type="dxa"/>
            <w:tcBorders>
              <w:top w:val="single" w:sz="4" w:space="0" w:color="auto"/>
            </w:tcBorders>
            <w:shd w:val="clear" w:color="auto" w:fill="D9D9D9" w:themeFill="background1" w:themeFillShade="D9"/>
          </w:tcPr>
          <w:p w14:paraId="4F850AC9" w14:textId="77777777" w:rsidR="002A7D6A" w:rsidRPr="002A7D6A" w:rsidRDefault="002A7D6A" w:rsidP="00920494">
            <w:pPr>
              <w:pStyle w:val="SectionText"/>
              <w:rPr>
                <w:b/>
                <w:bCs/>
              </w:rPr>
            </w:pPr>
            <w:r w:rsidRPr="002A7D6A">
              <w:rPr>
                <w:b/>
                <w:bCs/>
              </w:rPr>
              <w:t>Exclusion Criteria</w:t>
            </w:r>
          </w:p>
        </w:tc>
        <w:tc>
          <w:tcPr>
            <w:tcW w:w="6803" w:type="dxa"/>
            <w:tcBorders>
              <w:top w:val="single" w:sz="4" w:space="0" w:color="auto"/>
            </w:tcBorders>
            <w:shd w:val="clear" w:color="auto" w:fill="D9D9D9" w:themeFill="background1" w:themeFillShade="D9"/>
          </w:tcPr>
          <w:p w14:paraId="3DFBA978" w14:textId="77777777" w:rsidR="002A7D6A" w:rsidRPr="002A7D6A" w:rsidRDefault="002A7D6A" w:rsidP="00920494">
            <w:pPr>
              <w:pStyle w:val="SectionText"/>
              <w:rPr>
                <w:b/>
                <w:bCs/>
              </w:rPr>
            </w:pPr>
            <w:r w:rsidRPr="002A7D6A">
              <w:rPr>
                <w:b/>
                <w:bCs/>
              </w:rPr>
              <w:t>Description</w:t>
            </w:r>
          </w:p>
        </w:tc>
      </w:tr>
      <w:tr w:rsidR="002A7D6A" w:rsidRPr="002A7D6A" w14:paraId="6C104D42" w14:textId="77777777" w:rsidTr="00920494">
        <w:tc>
          <w:tcPr>
            <w:tcW w:w="2547" w:type="dxa"/>
          </w:tcPr>
          <w:p w14:paraId="177C384A" w14:textId="77777777" w:rsidR="002A7D6A" w:rsidRPr="002A7D6A" w:rsidRDefault="002A7D6A" w:rsidP="00920494">
            <w:pPr>
              <w:pStyle w:val="SectionText"/>
            </w:pPr>
            <w:r w:rsidRPr="002A7D6A">
              <w:t>Study design</w:t>
            </w:r>
          </w:p>
        </w:tc>
        <w:tc>
          <w:tcPr>
            <w:tcW w:w="6803" w:type="dxa"/>
          </w:tcPr>
          <w:p w14:paraId="13883971" w14:textId="77777777" w:rsidR="002A7D6A" w:rsidRPr="002A7D6A" w:rsidRDefault="002A7D6A" w:rsidP="00920494">
            <w:pPr>
              <w:pStyle w:val="SectionText"/>
            </w:pPr>
            <w:r w:rsidRPr="002A7D6A">
              <w:t>Study must not be observational (e.g. X species has a sentinel system), or mathematical/theoretical.</w:t>
            </w:r>
          </w:p>
        </w:tc>
      </w:tr>
      <w:tr w:rsidR="002A7D6A" w:rsidRPr="002A7D6A" w14:paraId="6B515D54" w14:textId="77777777" w:rsidTr="00920494">
        <w:tc>
          <w:tcPr>
            <w:tcW w:w="2547" w:type="dxa"/>
          </w:tcPr>
          <w:p w14:paraId="4870D96F" w14:textId="77777777" w:rsidR="002A7D6A" w:rsidRPr="002A7D6A" w:rsidRDefault="002A7D6A" w:rsidP="00920494">
            <w:pPr>
              <w:pStyle w:val="SectionText"/>
            </w:pPr>
            <w:r w:rsidRPr="002A7D6A">
              <w:t>Model species</w:t>
            </w:r>
          </w:p>
        </w:tc>
        <w:tc>
          <w:tcPr>
            <w:tcW w:w="6803" w:type="dxa"/>
          </w:tcPr>
          <w:p w14:paraId="2C5245ED" w14:textId="77777777" w:rsidR="002A7D6A" w:rsidRPr="002A7D6A" w:rsidRDefault="002A7D6A" w:rsidP="00920494">
            <w:pPr>
              <w:pStyle w:val="SectionText"/>
            </w:pPr>
            <w:r w:rsidRPr="002A7D6A">
              <w:t>Model species must not be aquatic and must not be invertebrate.</w:t>
            </w:r>
          </w:p>
        </w:tc>
      </w:tr>
      <w:tr w:rsidR="002A7D6A" w:rsidRPr="002A7D6A" w14:paraId="36352682" w14:textId="77777777" w:rsidTr="00920494">
        <w:tc>
          <w:tcPr>
            <w:tcW w:w="2547" w:type="dxa"/>
          </w:tcPr>
          <w:p w14:paraId="2B763D41" w14:textId="77777777" w:rsidR="002A7D6A" w:rsidRPr="002A7D6A" w:rsidRDefault="002A7D6A" w:rsidP="00920494">
            <w:pPr>
              <w:pStyle w:val="SectionText"/>
            </w:pPr>
            <w:r w:rsidRPr="002A7D6A">
              <w:t>Date of publication</w:t>
            </w:r>
          </w:p>
        </w:tc>
        <w:tc>
          <w:tcPr>
            <w:tcW w:w="6803" w:type="dxa"/>
          </w:tcPr>
          <w:p w14:paraId="7218A314" w14:textId="77777777" w:rsidR="002A7D6A" w:rsidRPr="002A7D6A" w:rsidRDefault="002A7D6A" w:rsidP="00920494">
            <w:pPr>
              <w:pStyle w:val="SectionText"/>
            </w:pPr>
            <w:r w:rsidRPr="002A7D6A">
              <w:t>Article must not have been published before 1970.</w:t>
            </w:r>
          </w:p>
        </w:tc>
      </w:tr>
      <w:tr w:rsidR="002A7D6A" w:rsidRPr="002A7D6A" w14:paraId="1ABB248A" w14:textId="77777777" w:rsidTr="00920494">
        <w:tc>
          <w:tcPr>
            <w:tcW w:w="2547" w:type="dxa"/>
          </w:tcPr>
          <w:p w14:paraId="301326F7" w14:textId="77777777" w:rsidR="002A7D6A" w:rsidRPr="002A7D6A" w:rsidRDefault="002A7D6A" w:rsidP="00920494">
            <w:pPr>
              <w:pStyle w:val="SectionText"/>
            </w:pPr>
            <w:r w:rsidRPr="002A7D6A">
              <w:t>Major concepts</w:t>
            </w:r>
          </w:p>
        </w:tc>
        <w:tc>
          <w:tcPr>
            <w:tcW w:w="6803" w:type="dxa"/>
          </w:tcPr>
          <w:p w14:paraId="69CA8E1F" w14:textId="77777777" w:rsidR="002A7D6A" w:rsidRPr="002A7D6A" w:rsidRDefault="002A7D6A" w:rsidP="00920494">
            <w:pPr>
              <w:pStyle w:val="SectionText"/>
            </w:pPr>
            <w:r w:rsidRPr="002A7D6A">
              <w:t>Exclude studies from non-behaviour-related fields (e.g. remote sensing, sentinels of ecosystem health/biodiversity, sleep).</w:t>
            </w:r>
          </w:p>
        </w:tc>
      </w:tr>
    </w:tbl>
    <w:p w14:paraId="18757D7B" w14:textId="77777777" w:rsidR="002A7D6A" w:rsidRPr="002A7D6A" w:rsidRDefault="002A7D6A" w:rsidP="002A7D6A">
      <w:pPr>
        <w:pStyle w:val="SectionTitle"/>
        <w:spacing w:before="0" w:after="0" w:line="480" w:lineRule="auto"/>
        <w:rPr>
          <w:color w:val="auto"/>
        </w:rPr>
        <w:sectPr w:rsidR="002A7D6A" w:rsidRPr="002A7D6A" w:rsidSect="002A7D6A">
          <w:headerReference w:type="default" r:id="rId10"/>
          <w:pgSz w:w="12240" w:h="15840" w:code="1"/>
          <w:pgMar w:top="1440" w:right="1440" w:bottom="1440" w:left="1440" w:header="709" w:footer="709" w:gutter="0"/>
          <w:cols w:space="708"/>
          <w:docGrid w:linePitch="360"/>
        </w:sectPr>
      </w:pPr>
    </w:p>
    <w:p w14:paraId="34092C8B" w14:textId="35F09C0B" w:rsidR="002A7D6A" w:rsidRPr="002A7D6A" w:rsidRDefault="002A7D6A" w:rsidP="002A7D6A">
      <w:pPr>
        <w:pStyle w:val="BetterCaption"/>
      </w:pPr>
      <w:bookmarkStart w:id="9" w:name="_Ref161749046"/>
      <w:bookmarkStart w:id="10" w:name="_Toc161750861"/>
      <w:bookmarkStart w:id="11" w:name="_Toc162210468"/>
      <w:r w:rsidRPr="002A7D6A">
        <w:lastRenderedPageBreak/>
        <w:t xml:space="preserve">Table </w:t>
      </w:r>
      <w:r w:rsidRPr="002A7D6A">
        <w:fldChar w:fldCharType="begin"/>
      </w:r>
      <w:r w:rsidRPr="002A7D6A">
        <w:instrText xml:space="preserve"> SEQ Table \* ARABIC </w:instrText>
      </w:r>
      <w:r w:rsidRPr="002A7D6A">
        <w:fldChar w:fldCharType="separate"/>
      </w:r>
      <w:r w:rsidR="008440F6">
        <w:rPr>
          <w:noProof/>
        </w:rPr>
        <w:t>2</w:t>
      </w:r>
      <w:r w:rsidRPr="002A7D6A">
        <w:fldChar w:fldCharType="end"/>
      </w:r>
      <w:bookmarkEnd w:id="9"/>
      <w:r w:rsidRPr="002A7D6A">
        <w:t xml:space="preserve">: </w:t>
      </w:r>
      <w:r w:rsidRPr="002A7D6A">
        <w:rPr>
          <w:b w:val="0"/>
          <w:bCs w:val="0"/>
        </w:rPr>
        <w:t>Search string used on November 1</w:t>
      </w:r>
      <w:r w:rsidRPr="002A7D6A">
        <w:rPr>
          <w:b w:val="0"/>
          <w:vertAlign w:val="superscript"/>
        </w:rPr>
        <w:t>st</w:t>
      </w:r>
      <w:r w:rsidRPr="002A7D6A">
        <w:rPr>
          <w:b w:val="0"/>
          <w:bCs w:val="0"/>
        </w:rPr>
        <w:t>, 2022</w:t>
      </w:r>
      <w:bookmarkEnd w:id="10"/>
      <w:bookmarkEnd w:id="11"/>
      <w:r w:rsidRPr="002A7D6A">
        <w:rPr>
          <w:b w:val="0"/>
          <w:bCs w:val="0"/>
        </w:rPr>
        <w:t>.</w:t>
      </w:r>
    </w:p>
    <w:tbl>
      <w:tblPr>
        <w:tblStyle w:val="TableGrid"/>
        <w:tblW w:w="12955" w:type="dxa"/>
        <w:tblLook w:val="04A0" w:firstRow="1" w:lastRow="0" w:firstColumn="1" w:lastColumn="0" w:noHBand="0" w:noVBand="1"/>
      </w:tblPr>
      <w:tblGrid>
        <w:gridCol w:w="1615"/>
        <w:gridCol w:w="11340"/>
      </w:tblGrid>
      <w:tr w:rsidR="002A7D6A" w:rsidRPr="002A7D6A" w14:paraId="3B8D92DE" w14:textId="77777777" w:rsidTr="00920494">
        <w:tc>
          <w:tcPr>
            <w:tcW w:w="1615" w:type="dxa"/>
            <w:shd w:val="clear" w:color="auto" w:fill="D9D9D9" w:themeFill="background1" w:themeFillShade="D9"/>
          </w:tcPr>
          <w:p w14:paraId="5EFEAB62" w14:textId="77777777" w:rsidR="002A7D6A" w:rsidRPr="002A7D6A" w:rsidRDefault="002A7D6A" w:rsidP="00920494">
            <w:pPr>
              <w:pStyle w:val="SectionText"/>
              <w:rPr>
                <w:b/>
                <w:bCs/>
              </w:rPr>
            </w:pPr>
            <w:r w:rsidRPr="002A7D6A">
              <w:rPr>
                <w:b/>
                <w:bCs/>
              </w:rPr>
              <w:t>Element</w:t>
            </w:r>
          </w:p>
        </w:tc>
        <w:tc>
          <w:tcPr>
            <w:tcW w:w="11340" w:type="dxa"/>
            <w:shd w:val="clear" w:color="auto" w:fill="D9D9D9" w:themeFill="background1" w:themeFillShade="D9"/>
          </w:tcPr>
          <w:p w14:paraId="6B01B51A" w14:textId="77777777" w:rsidR="002A7D6A" w:rsidRPr="002A7D6A" w:rsidRDefault="002A7D6A" w:rsidP="00920494">
            <w:pPr>
              <w:pStyle w:val="SectionText"/>
              <w:rPr>
                <w:b/>
                <w:bCs/>
              </w:rPr>
            </w:pPr>
            <w:r w:rsidRPr="002A7D6A">
              <w:rPr>
                <w:b/>
                <w:bCs/>
              </w:rPr>
              <w:t>String</w:t>
            </w:r>
          </w:p>
        </w:tc>
      </w:tr>
      <w:tr w:rsidR="002A7D6A" w:rsidRPr="002A7D6A" w14:paraId="5488E134" w14:textId="77777777" w:rsidTr="00920494">
        <w:tc>
          <w:tcPr>
            <w:tcW w:w="1615" w:type="dxa"/>
          </w:tcPr>
          <w:p w14:paraId="41482232" w14:textId="77777777" w:rsidR="002A7D6A" w:rsidRPr="002A7D6A" w:rsidRDefault="002A7D6A" w:rsidP="00920494">
            <w:pPr>
              <w:pStyle w:val="SectionText"/>
            </w:pPr>
            <w:r w:rsidRPr="002A7D6A">
              <w:t>Topic</w:t>
            </w:r>
          </w:p>
        </w:tc>
        <w:tc>
          <w:tcPr>
            <w:tcW w:w="11340" w:type="dxa"/>
          </w:tcPr>
          <w:p w14:paraId="07549FF3" w14:textId="77777777" w:rsidR="002A7D6A" w:rsidRPr="002A7D6A" w:rsidRDefault="002A7D6A" w:rsidP="00920494">
            <w:pPr>
              <w:pStyle w:val="SectionText"/>
            </w:pPr>
            <w:r w:rsidRPr="002A7D6A">
              <w:t xml:space="preserve">sentinel AND </w:t>
            </w:r>
            <w:proofErr w:type="spellStart"/>
            <w:r w:rsidRPr="002A7D6A">
              <w:t>Behavio</w:t>
            </w:r>
            <w:proofErr w:type="spellEnd"/>
            <w:r w:rsidRPr="002A7D6A">
              <w:t>*</w:t>
            </w:r>
          </w:p>
        </w:tc>
      </w:tr>
      <w:tr w:rsidR="002A7D6A" w:rsidRPr="002A7D6A" w14:paraId="4B4D4896" w14:textId="77777777" w:rsidTr="00920494">
        <w:tc>
          <w:tcPr>
            <w:tcW w:w="1615" w:type="dxa"/>
          </w:tcPr>
          <w:p w14:paraId="22345D03" w14:textId="77777777" w:rsidR="002A7D6A" w:rsidRPr="002A7D6A" w:rsidRDefault="002A7D6A" w:rsidP="00920494">
            <w:pPr>
              <w:pStyle w:val="SectionText"/>
            </w:pPr>
            <w:r w:rsidRPr="002A7D6A">
              <w:t>Language</w:t>
            </w:r>
          </w:p>
        </w:tc>
        <w:tc>
          <w:tcPr>
            <w:tcW w:w="11340" w:type="dxa"/>
          </w:tcPr>
          <w:p w14:paraId="4DE0FCC1" w14:textId="77777777" w:rsidR="002A7D6A" w:rsidRPr="002A7D6A" w:rsidRDefault="002A7D6A" w:rsidP="00920494">
            <w:pPr>
              <w:pStyle w:val="SectionText"/>
            </w:pPr>
            <w:r w:rsidRPr="002A7D6A">
              <w:t>“ENGLISH”</w:t>
            </w:r>
          </w:p>
        </w:tc>
      </w:tr>
      <w:tr w:rsidR="002A7D6A" w:rsidRPr="002A7D6A" w14:paraId="168F4C06" w14:textId="77777777" w:rsidTr="00920494">
        <w:tc>
          <w:tcPr>
            <w:tcW w:w="1615" w:type="dxa"/>
          </w:tcPr>
          <w:p w14:paraId="6EE67F7A" w14:textId="77777777" w:rsidR="002A7D6A" w:rsidRPr="002A7D6A" w:rsidRDefault="002A7D6A" w:rsidP="00920494">
            <w:pPr>
              <w:pStyle w:val="SectionText"/>
            </w:pPr>
            <w:r w:rsidRPr="002A7D6A">
              <w:t>Subject</w:t>
            </w:r>
          </w:p>
        </w:tc>
        <w:tc>
          <w:tcPr>
            <w:tcW w:w="11340" w:type="dxa"/>
          </w:tcPr>
          <w:p w14:paraId="1BB5551F" w14:textId="77777777" w:rsidR="002A7D6A" w:rsidRPr="002A7D6A" w:rsidRDefault="002A7D6A" w:rsidP="00920494">
            <w:pPr>
              <w:pStyle w:val="SectionText"/>
            </w:pPr>
            <w:r w:rsidRPr="002A7D6A">
              <w:t>“BEHAVIORAL SCIENCES”</w:t>
            </w:r>
          </w:p>
        </w:tc>
      </w:tr>
      <w:tr w:rsidR="002A7D6A" w:rsidRPr="002A7D6A" w14:paraId="439875C4" w14:textId="77777777" w:rsidTr="00920494">
        <w:tc>
          <w:tcPr>
            <w:tcW w:w="1615" w:type="dxa"/>
          </w:tcPr>
          <w:p w14:paraId="126439C8" w14:textId="77777777" w:rsidR="002A7D6A" w:rsidRPr="002A7D6A" w:rsidRDefault="002A7D6A" w:rsidP="00920494">
            <w:pPr>
              <w:pStyle w:val="SectionText"/>
            </w:pPr>
            <w:r w:rsidRPr="002A7D6A">
              <w:t>NOT Subject</w:t>
            </w:r>
          </w:p>
        </w:tc>
        <w:tc>
          <w:tcPr>
            <w:tcW w:w="11340" w:type="dxa"/>
          </w:tcPr>
          <w:p w14:paraId="2A095898" w14:textId="77777777" w:rsidR="002A7D6A" w:rsidRPr="002A7D6A" w:rsidRDefault="002A7D6A" w:rsidP="00920494">
            <w:pPr>
              <w:pStyle w:val="SectionText"/>
            </w:pPr>
            <w:r w:rsidRPr="002A7D6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4AEAC308" w14:textId="77777777" w:rsidR="002A7D6A" w:rsidRPr="002A7D6A" w:rsidRDefault="002A7D6A" w:rsidP="002A7D6A">
      <w:pPr>
        <w:pStyle w:val="SectionText"/>
      </w:pPr>
    </w:p>
    <w:p w14:paraId="2B48FA27" w14:textId="77777777" w:rsidR="002A7D6A" w:rsidRPr="002A7D6A" w:rsidRDefault="002A7D6A" w:rsidP="002A7D6A">
      <w:pPr>
        <w:pStyle w:val="SectionText"/>
        <w:rPr>
          <w:b/>
          <w:bCs/>
          <w:highlight w:val="yellow"/>
        </w:rPr>
        <w:sectPr w:rsidR="002A7D6A" w:rsidRPr="002A7D6A" w:rsidSect="002A7D6A">
          <w:headerReference w:type="default" r:id="rId11"/>
          <w:pgSz w:w="15840" w:h="12240" w:orient="landscape" w:code="1"/>
          <w:pgMar w:top="1440" w:right="1440" w:bottom="1440" w:left="1440" w:header="709" w:footer="709" w:gutter="0"/>
          <w:cols w:space="708"/>
          <w:docGrid w:linePitch="360"/>
        </w:sectPr>
      </w:pPr>
    </w:p>
    <w:p w14:paraId="29B16164" w14:textId="020B0BF6" w:rsidR="002A7D6A" w:rsidRDefault="002A7D6A" w:rsidP="002A7D6A">
      <w:pPr>
        <w:pStyle w:val="SectionText"/>
        <w:rPr>
          <w:b/>
          <w:bCs/>
        </w:rPr>
      </w:pPr>
    </w:p>
    <w:p w14:paraId="0FACC112" w14:textId="7DF3F46D" w:rsidR="008440F6" w:rsidRPr="008440F6" w:rsidRDefault="008440F6" w:rsidP="008440F6">
      <w:pPr>
        <w:pStyle w:val="BetterCaption"/>
        <w:rPr>
          <w:b w:val="0"/>
          <w:bCs w:val="0"/>
        </w:rPr>
      </w:pPr>
      <w:bookmarkStart w:id="12" w:name="_Ref168656268"/>
      <w:r>
        <w:t xml:space="preserve">Table </w:t>
      </w:r>
      <w:r>
        <w:fldChar w:fldCharType="begin"/>
      </w:r>
      <w:r>
        <w:instrText xml:space="preserve"> SEQ Table \* ARABIC </w:instrText>
      </w:r>
      <w:r>
        <w:fldChar w:fldCharType="separate"/>
      </w:r>
      <w:r>
        <w:rPr>
          <w:noProof/>
        </w:rPr>
        <w:t>3</w:t>
      </w:r>
      <w:r>
        <w:fldChar w:fldCharType="end"/>
      </w:r>
      <w:bookmarkEnd w:id="12"/>
      <w:r>
        <w:t xml:space="preserve">: </w:t>
      </w:r>
      <w:r>
        <w:rPr>
          <w:b w:val="0"/>
          <w:bCs w:val="0"/>
        </w:rPr>
        <w:t>List of intrinsic and extrinsic factors identified in retain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536841" w:rsidRPr="008E2E79" w14:paraId="3A67F1D5" w14:textId="2CEF4B05" w:rsidTr="008440F6">
        <w:tc>
          <w:tcPr>
            <w:tcW w:w="1696" w:type="dxa"/>
            <w:shd w:val="clear" w:color="auto" w:fill="D9D9D9" w:themeFill="background1" w:themeFillShade="D9"/>
          </w:tcPr>
          <w:p w14:paraId="272BE0FB" w14:textId="35C19AAF" w:rsidR="00536841" w:rsidRPr="008E2E79" w:rsidRDefault="00536841" w:rsidP="008E2E79">
            <w:pPr>
              <w:spacing w:line="240" w:lineRule="auto"/>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 Type</w:t>
            </w:r>
          </w:p>
        </w:tc>
        <w:tc>
          <w:tcPr>
            <w:tcW w:w="5103" w:type="dxa"/>
            <w:shd w:val="clear" w:color="auto" w:fill="D9D9D9" w:themeFill="background1" w:themeFillShade="D9"/>
          </w:tcPr>
          <w:p w14:paraId="5962B288" w14:textId="126DFD5C" w:rsidR="00536841" w:rsidRPr="008E2E79" w:rsidRDefault="00536841" w:rsidP="008E2E79">
            <w:pPr>
              <w:spacing w:line="240" w:lineRule="auto"/>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s Identified</w:t>
            </w:r>
          </w:p>
        </w:tc>
        <w:tc>
          <w:tcPr>
            <w:tcW w:w="2551" w:type="dxa"/>
            <w:shd w:val="clear" w:color="auto" w:fill="D9D9D9" w:themeFill="background1" w:themeFillShade="D9"/>
          </w:tcPr>
          <w:p w14:paraId="731DDB33" w14:textId="2DB23C65" w:rsidR="00536841" w:rsidRPr="008E2E79" w:rsidRDefault="00536841" w:rsidP="008440F6">
            <w:pPr>
              <w:spacing w:line="240" w:lineRule="auto"/>
              <w:jc w:val="right"/>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Number of studies</w:t>
            </w:r>
          </w:p>
        </w:tc>
      </w:tr>
      <w:tr w:rsidR="008440F6" w:rsidRPr="008E2E79" w14:paraId="364F8FE5" w14:textId="5B6F324E" w:rsidTr="008440F6">
        <w:tc>
          <w:tcPr>
            <w:tcW w:w="1696" w:type="dxa"/>
          </w:tcPr>
          <w:p w14:paraId="08D8DBFF" w14:textId="39EDEA5F" w:rsidR="008440F6" w:rsidRDefault="008440F6" w:rsidP="00483AEB">
            <w:pPr>
              <w:spacing w:line="24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Intrinsic</w:t>
            </w:r>
          </w:p>
          <w:p w14:paraId="40B55DD5" w14:textId="027C833B" w:rsidR="008440F6" w:rsidRPr="008E2E79" w:rsidRDefault="008440F6" w:rsidP="00483AEB">
            <w:pPr>
              <w:spacing w:line="36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pict w14:anchorId="3F5A5E1A">
                <v:rect id="_x0000_i1291" style="width:462.85pt;height:1.5pt" o:hrpct="989" o:hralign="center" o:hrstd="t" o:hr="t" fillcolor="#a0a0a0" stroked="f"/>
              </w:pict>
            </w:r>
          </w:p>
        </w:tc>
        <w:tc>
          <w:tcPr>
            <w:tcW w:w="5103" w:type="dxa"/>
          </w:tcPr>
          <w:p w14:paraId="43BEE4E3" w14:textId="77777777" w:rsidR="008440F6" w:rsidRDefault="008440F6" w:rsidP="00483AEB">
            <w:pPr>
              <w:spacing w:line="240" w:lineRule="auto"/>
              <w:rPr>
                <w:rFonts w:ascii="Times New Roman" w:eastAsia="Times New Roman" w:hAnsi="Times New Roman" w:cs="Times New Roman"/>
                <w:b/>
                <w:bCs/>
                <w:sz w:val="24"/>
                <w:szCs w:val="24"/>
                <w:lang w:eastAsia="en-CA"/>
              </w:rPr>
            </w:pPr>
          </w:p>
          <w:p w14:paraId="08DD8BF9" w14:textId="0D5FA39F" w:rsidR="008440F6" w:rsidRPr="008E2E79" w:rsidRDefault="008440F6" w:rsidP="00483AEB">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7DC32DBF">
                <v:rect id="_x0000_i1289" style="width:462.85pt;height:1.5pt" o:hrpct="989" o:hralign="center" o:hrstd="t" o:hr="t" fillcolor="#a0a0a0" stroked="f"/>
              </w:pict>
            </w:r>
          </w:p>
        </w:tc>
        <w:tc>
          <w:tcPr>
            <w:tcW w:w="2551" w:type="dxa"/>
          </w:tcPr>
          <w:p w14:paraId="1CE40F8C" w14:textId="77777777" w:rsidR="008440F6" w:rsidRDefault="008440F6" w:rsidP="00483AEB">
            <w:pPr>
              <w:spacing w:line="240" w:lineRule="auto"/>
              <w:rPr>
                <w:rFonts w:ascii="Times New Roman" w:eastAsia="Times New Roman" w:hAnsi="Times New Roman" w:cs="Times New Roman"/>
                <w:b/>
                <w:bCs/>
                <w:sz w:val="24"/>
                <w:szCs w:val="24"/>
                <w:lang w:eastAsia="en-CA"/>
              </w:rPr>
            </w:pPr>
          </w:p>
          <w:p w14:paraId="53E9C110" w14:textId="74353F61" w:rsidR="008440F6" w:rsidRPr="008E2E79" w:rsidRDefault="008440F6" w:rsidP="00483AEB">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2914C55B">
                <v:rect id="_x0000_i1290" style="width:462.85pt;height:1.5pt" o:hrpct="989" o:hralign="center" o:hrstd="t" o:hr="t" fillcolor="#a0a0a0" stroked="f"/>
              </w:pict>
            </w:r>
          </w:p>
        </w:tc>
      </w:tr>
      <w:tr w:rsidR="008440F6" w:rsidRPr="008E2E79" w14:paraId="026D484C" w14:textId="49A05DC6" w:rsidTr="008440F6">
        <w:tc>
          <w:tcPr>
            <w:tcW w:w="1696" w:type="dxa"/>
            <w:shd w:val="clear" w:color="auto" w:fill="E8E8E8" w:themeFill="background2"/>
          </w:tcPr>
          <w:p w14:paraId="4362BD7F"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3E0C8C40" w14:textId="324C04DB"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Maturity</w:t>
            </w:r>
          </w:p>
        </w:tc>
        <w:tc>
          <w:tcPr>
            <w:tcW w:w="2551" w:type="dxa"/>
            <w:shd w:val="clear" w:color="auto" w:fill="E8E8E8" w:themeFill="background2"/>
          </w:tcPr>
          <w:p w14:paraId="283A6267" w14:textId="296311EA"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8440F6" w:rsidRPr="008E2E79" w14:paraId="5ED49F2C" w14:textId="62DDCB5A" w:rsidTr="008440F6">
        <w:tc>
          <w:tcPr>
            <w:tcW w:w="1696" w:type="dxa"/>
          </w:tcPr>
          <w:p w14:paraId="193A4D7A"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tcPr>
          <w:p w14:paraId="6CBB0C52" w14:textId="0B0CBC88"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w:t>
            </w:r>
            <w:r>
              <w:rPr>
                <w:rFonts w:ascii="Times New Roman" w:eastAsia="Times New Roman" w:hAnsi="Times New Roman" w:cs="Times New Roman"/>
                <w:sz w:val="24"/>
                <w:szCs w:val="24"/>
                <w:lang w:eastAsia="en-CA"/>
              </w:rPr>
              <w:t>ody mass</w:t>
            </w:r>
          </w:p>
        </w:tc>
        <w:tc>
          <w:tcPr>
            <w:tcW w:w="2551" w:type="dxa"/>
          </w:tcPr>
          <w:p w14:paraId="71CF35E7" w14:textId="58B2F501"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8440F6" w:rsidRPr="008E2E79" w14:paraId="5E3C671C" w14:textId="3553C293" w:rsidTr="008440F6">
        <w:tc>
          <w:tcPr>
            <w:tcW w:w="1696" w:type="dxa"/>
            <w:shd w:val="clear" w:color="auto" w:fill="E8E8E8" w:themeFill="background2"/>
          </w:tcPr>
          <w:p w14:paraId="1DEB3EB7"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64D1C340" w14:textId="37E2452B"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C</w:t>
            </w:r>
            <w:r>
              <w:rPr>
                <w:rFonts w:ascii="Times New Roman" w:eastAsia="Times New Roman" w:hAnsi="Times New Roman" w:cs="Times New Roman"/>
                <w:sz w:val="24"/>
                <w:szCs w:val="24"/>
                <w:lang w:eastAsia="en-CA"/>
              </w:rPr>
              <w:t>ortisol</w:t>
            </w:r>
          </w:p>
        </w:tc>
        <w:tc>
          <w:tcPr>
            <w:tcW w:w="2551" w:type="dxa"/>
            <w:shd w:val="clear" w:color="auto" w:fill="E8E8E8" w:themeFill="background2"/>
          </w:tcPr>
          <w:p w14:paraId="695C4B5B" w14:textId="528B8C8D"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1A0B4FFF" w14:textId="14C3C69E" w:rsidTr="008440F6">
        <w:tc>
          <w:tcPr>
            <w:tcW w:w="1696" w:type="dxa"/>
          </w:tcPr>
          <w:p w14:paraId="4E4C767C"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tcPr>
          <w:p w14:paraId="666A60AA" w14:textId="37E477A5"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w:t>
            </w:r>
            <w:r>
              <w:rPr>
                <w:rFonts w:ascii="Times New Roman" w:eastAsia="Times New Roman" w:hAnsi="Times New Roman" w:cs="Times New Roman"/>
                <w:sz w:val="24"/>
                <w:szCs w:val="24"/>
                <w:lang w:eastAsia="en-CA"/>
              </w:rPr>
              <w:t>ulled epaulets</w:t>
            </w:r>
          </w:p>
        </w:tc>
        <w:tc>
          <w:tcPr>
            <w:tcW w:w="2551" w:type="dxa"/>
          </w:tcPr>
          <w:p w14:paraId="35A745BC" w14:textId="4E9BE359"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2DCA8270" w14:textId="6D2B08D2" w:rsidTr="008440F6">
        <w:tc>
          <w:tcPr>
            <w:tcW w:w="1696" w:type="dxa"/>
            <w:shd w:val="clear" w:color="auto" w:fill="E8E8E8" w:themeFill="background2"/>
          </w:tcPr>
          <w:p w14:paraId="3F08B53D"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4C1DC990" w14:textId="6221E8DD"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w:t>
            </w:r>
            <w:r>
              <w:rPr>
                <w:rFonts w:ascii="Times New Roman" w:eastAsia="Times New Roman" w:hAnsi="Times New Roman" w:cs="Times New Roman"/>
                <w:sz w:val="24"/>
                <w:szCs w:val="24"/>
                <w:lang w:eastAsia="en-CA"/>
              </w:rPr>
              <w:t>atiation</w:t>
            </w:r>
          </w:p>
        </w:tc>
        <w:tc>
          <w:tcPr>
            <w:tcW w:w="2551" w:type="dxa"/>
            <w:shd w:val="clear" w:color="auto" w:fill="E8E8E8" w:themeFill="background2"/>
          </w:tcPr>
          <w:p w14:paraId="26FE6417" w14:textId="4D6DBD46"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8</w:t>
            </w:r>
          </w:p>
        </w:tc>
      </w:tr>
      <w:tr w:rsidR="008440F6" w:rsidRPr="008E2E79" w14:paraId="0988E9B0" w14:textId="08528D51" w:rsidTr="008440F6">
        <w:tc>
          <w:tcPr>
            <w:tcW w:w="1696" w:type="dxa"/>
          </w:tcPr>
          <w:p w14:paraId="23E309E8"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tcPr>
          <w:p w14:paraId="57FFC081" w14:textId="7AEED81F"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w:t>
            </w:r>
            <w:r>
              <w:rPr>
                <w:rFonts w:ascii="Times New Roman" w:eastAsia="Times New Roman" w:hAnsi="Times New Roman" w:cs="Times New Roman"/>
                <w:sz w:val="24"/>
                <w:szCs w:val="24"/>
                <w:lang w:eastAsia="en-CA"/>
              </w:rPr>
              <w:t>ex</w:t>
            </w:r>
          </w:p>
        </w:tc>
        <w:tc>
          <w:tcPr>
            <w:tcW w:w="2551" w:type="dxa"/>
          </w:tcPr>
          <w:p w14:paraId="6204106D" w14:textId="3E50502B"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7</w:t>
            </w:r>
          </w:p>
        </w:tc>
      </w:tr>
      <w:tr w:rsidR="008440F6" w:rsidRPr="008E2E79" w14:paraId="5D94B558" w14:textId="50F701AF" w:rsidTr="008440F6">
        <w:trPr>
          <w:trHeight w:val="486"/>
        </w:trPr>
        <w:tc>
          <w:tcPr>
            <w:tcW w:w="1696" w:type="dxa"/>
          </w:tcPr>
          <w:p w14:paraId="22363E0A" w14:textId="7068DD9F" w:rsidR="008440F6" w:rsidRDefault="008440F6" w:rsidP="008440F6">
            <w:pPr>
              <w:spacing w:before="240" w:line="24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Extrinsic</w:t>
            </w:r>
          </w:p>
          <w:p w14:paraId="25502620" w14:textId="15F6C673" w:rsidR="008440F6" w:rsidRPr="008E2E79" w:rsidRDefault="008440F6" w:rsidP="008440F6">
            <w:pPr>
              <w:spacing w:line="24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pict w14:anchorId="481329C5">
                <v:rect id="_x0000_i1292" style="width:462.85pt;height:1.5pt" o:hrpct="989" o:hralign="center" o:hrstd="t" o:hr="t" fillcolor="#a0a0a0" stroked="f"/>
              </w:pict>
            </w:r>
          </w:p>
        </w:tc>
        <w:tc>
          <w:tcPr>
            <w:tcW w:w="5103" w:type="dxa"/>
          </w:tcPr>
          <w:p w14:paraId="100F3066" w14:textId="77777777" w:rsidR="008440F6" w:rsidRDefault="008440F6" w:rsidP="008440F6">
            <w:pPr>
              <w:spacing w:before="240" w:line="240" w:lineRule="auto"/>
              <w:rPr>
                <w:rFonts w:ascii="Times New Roman" w:eastAsia="Times New Roman" w:hAnsi="Times New Roman" w:cs="Times New Roman"/>
                <w:b/>
                <w:bCs/>
                <w:sz w:val="24"/>
                <w:szCs w:val="24"/>
                <w:lang w:eastAsia="en-CA"/>
              </w:rPr>
            </w:pPr>
          </w:p>
          <w:p w14:paraId="0ED35C9D" w14:textId="31C07D3E" w:rsidR="008440F6" w:rsidRPr="008E2E79" w:rsidRDefault="008440F6" w:rsidP="008440F6">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3727E1D3">
                <v:rect id="_x0000_i1293" style="width:462.85pt;height:1.5pt" o:hrpct="989" o:hralign="center" o:hrstd="t" o:hr="t" fillcolor="#a0a0a0" stroked="f"/>
              </w:pict>
            </w:r>
          </w:p>
        </w:tc>
        <w:tc>
          <w:tcPr>
            <w:tcW w:w="2551" w:type="dxa"/>
          </w:tcPr>
          <w:p w14:paraId="26D86946" w14:textId="77777777" w:rsidR="008440F6" w:rsidRDefault="008440F6" w:rsidP="008440F6">
            <w:pPr>
              <w:spacing w:before="240" w:line="240" w:lineRule="auto"/>
              <w:rPr>
                <w:rFonts w:ascii="Times New Roman" w:eastAsia="Times New Roman" w:hAnsi="Times New Roman" w:cs="Times New Roman"/>
                <w:b/>
                <w:bCs/>
                <w:sz w:val="24"/>
                <w:szCs w:val="24"/>
                <w:lang w:eastAsia="en-CA"/>
              </w:rPr>
            </w:pPr>
          </w:p>
          <w:p w14:paraId="2F08797B" w14:textId="574B7779" w:rsidR="008440F6" w:rsidRPr="008E2E79" w:rsidRDefault="008440F6" w:rsidP="008440F6">
            <w:pPr>
              <w:spacing w:line="24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4091723D">
                <v:rect id="_x0000_i1294" style="width:462.85pt;height:1.5pt" o:hrpct="989" o:hralign="center" o:hrstd="t" o:hr="t" fillcolor="#a0a0a0" stroked="f"/>
              </w:pict>
            </w:r>
          </w:p>
        </w:tc>
      </w:tr>
      <w:tr w:rsidR="008440F6" w:rsidRPr="008E2E79" w14:paraId="48E2B556" w14:textId="73293487" w:rsidTr="008440F6">
        <w:tc>
          <w:tcPr>
            <w:tcW w:w="1696" w:type="dxa"/>
            <w:shd w:val="clear" w:color="auto" w:fill="E8E8E8" w:themeFill="background2"/>
          </w:tcPr>
          <w:p w14:paraId="03B221C6"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63C648C6" w14:textId="185F4479"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Anthropogenic disturbances</w:t>
            </w:r>
          </w:p>
        </w:tc>
        <w:tc>
          <w:tcPr>
            <w:tcW w:w="2551" w:type="dxa"/>
            <w:shd w:val="clear" w:color="auto" w:fill="E8E8E8" w:themeFill="background2"/>
          </w:tcPr>
          <w:p w14:paraId="0ED11EE0" w14:textId="102297C3"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8440F6" w:rsidRPr="008E2E79" w14:paraId="41E0A18C" w14:textId="079A265C" w:rsidTr="008440F6">
        <w:tc>
          <w:tcPr>
            <w:tcW w:w="1696" w:type="dxa"/>
          </w:tcPr>
          <w:p w14:paraId="383CA76A"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tcPr>
          <w:p w14:paraId="09EF7177" w14:textId="4CE661D1"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reeding period</w:t>
            </w:r>
          </w:p>
        </w:tc>
        <w:tc>
          <w:tcPr>
            <w:tcW w:w="2551" w:type="dxa"/>
          </w:tcPr>
          <w:p w14:paraId="3FBE46A1" w14:textId="3D437FC5"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8440F6" w:rsidRPr="008E2E79" w14:paraId="00683CB2" w14:textId="77777777" w:rsidTr="008440F6">
        <w:tc>
          <w:tcPr>
            <w:tcW w:w="1696" w:type="dxa"/>
            <w:shd w:val="clear" w:color="auto" w:fill="E8E8E8" w:themeFill="background2"/>
          </w:tcPr>
          <w:p w14:paraId="6C65D91A"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1A46A0E0" w14:textId="011B3B9B"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ominance</w:t>
            </w:r>
          </w:p>
        </w:tc>
        <w:tc>
          <w:tcPr>
            <w:tcW w:w="2551" w:type="dxa"/>
            <w:shd w:val="clear" w:color="auto" w:fill="E8E8E8" w:themeFill="background2"/>
          </w:tcPr>
          <w:p w14:paraId="2296708B" w14:textId="0CCA4E8D"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2</w:t>
            </w:r>
          </w:p>
        </w:tc>
      </w:tr>
      <w:tr w:rsidR="008440F6" w:rsidRPr="008E2E79" w14:paraId="35AE47F9" w14:textId="01A8529A" w:rsidTr="008440F6">
        <w:tc>
          <w:tcPr>
            <w:tcW w:w="1696" w:type="dxa"/>
            <w:shd w:val="clear" w:color="auto" w:fill="FFFFFF" w:themeFill="background1"/>
          </w:tcPr>
          <w:p w14:paraId="7C532D38"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1DFAB2E9" w14:textId="5F792D39"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w:t>
            </w:r>
            <w:r>
              <w:rPr>
                <w:rFonts w:ascii="Times New Roman" w:eastAsia="Times New Roman" w:hAnsi="Times New Roman" w:cs="Times New Roman"/>
                <w:sz w:val="24"/>
                <w:szCs w:val="24"/>
                <w:lang w:eastAsia="en-CA"/>
              </w:rPr>
              <w:t>rought</w:t>
            </w:r>
          </w:p>
        </w:tc>
        <w:tc>
          <w:tcPr>
            <w:tcW w:w="2551" w:type="dxa"/>
            <w:shd w:val="clear" w:color="auto" w:fill="FFFFFF" w:themeFill="background1"/>
          </w:tcPr>
          <w:p w14:paraId="317595B1" w14:textId="130C12A2"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022E870B" w14:textId="06FC868A" w:rsidTr="008440F6">
        <w:tc>
          <w:tcPr>
            <w:tcW w:w="1696" w:type="dxa"/>
            <w:shd w:val="clear" w:color="auto" w:fill="E8E8E8" w:themeFill="background2"/>
          </w:tcPr>
          <w:p w14:paraId="6694155F"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5A04B8B3" w14:textId="215E1007"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w:t>
            </w:r>
            <w:r>
              <w:rPr>
                <w:rFonts w:ascii="Times New Roman" w:eastAsia="Times New Roman" w:hAnsi="Times New Roman" w:cs="Times New Roman"/>
                <w:sz w:val="24"/>
                <w:szCs w:val="24"/>
                <w:lang w:eastAsia="en-CA"/>
              </w:rPr>
              <w:t>roup activity</w:t>
            </w:r>
          </w:p>
        </w:tc>
        <w:tc>
          <w:tcPr>
            <w:tcW w:w="2551" w:type="dxa"/>
            <w:shd w:val="clear" w:color="auto" w:fill="E8E8E8" w:themeFill="background2"/>
          </w:tcPr>
          <w:p w14:paraId="20C215F1" w14:textId="51339A6E"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4E3761C8" w14:textId="50D08A6A" w:rsidTr="008440F6">
        <w:tc>
          <w:tcPr>
            <w:tcW w:w="1696" w:type="dxa"/>
            <w:shd w:val="clear" w:color="auto" w:fill="FFFFFF" w:themeFill="background1"/>
          </w:tcPr>
          <w:p w14:paraId="69E13BDF"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00C2DA25" w14:textId="13052A24"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w:t>
            </w:r>
            <w:r>
              <w:rPr>
                <w:rFonts w:ascii="Times New Roman" w:eastAsia="Times New Roman" w:hAnsi="Times New Roman" w:cs="Times New Roman"/>
                <w:sz w:val="24"/>
                <w:szCs w:val="24"/>
                <w:lang w:eastAsia="en-CA"/>
              </w:rPr>
              <w:t>roup size</w:t>
            </w:r>
          </w:p>
        </w:tc>
        <w:tc>
          <w:tcPr>
            <w:tcW w:w="2551" w:type="dxa"/>
            <w:shd w:val="clear" w:color="auto" w:fill="FFFFFF" w:themeFill="background1"/>
          </w:tcPr>
          <w:p w14:paraId="6B5AEE1E" w14:textId="11C97C93"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0</w:t>
            </w:r>
          </w:p>
        </w:tc>
      </w:tr>
      <w:tr w:rsidR="008440F6" w:rsidRPr="008E2E79" w14:paraId="4DBAACEF" w14:textId="1A6DE2BF" w:rsidTr="008440F6">
        <w:tc>
          <w:tcPr>
            <w:tcW w:w="1696" w:type="dxa"/>
            <w:shd w:val="clear" w:color="auto" w:fill="E8E8E8" w:themeFill="background2"/>
          </w:tcPr>
          <w:p w14:paraId="0D6655F5"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29FC439D" w14:textId="35660A7C"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H</w:t>
            </w:r>
            <w:r>
              <w:rPr>
                <w:rFonts w:ascii="Times New Roman" w:eastAsia="Times New Roman" w:hAnsi="Times New Roman" w:cs="Times New Roman"/>
                <w:sz w:val="24"/>
                <w:szCs w:val="24"/>
                <w:lang w:eastAsia="en-CA"/>
              </w:rPr>
              <w:t>abitat</w:t>
            </w:r>
          </w:p>
        </w:tc>
        <w:tc>
          <w:tcPr>
            <w:tcW w:w="2551" w:type="dxa"/>
            <w:shd w:val="clear" w:color="auto" w:fill="E8E8E8" w:themeFill="background2"/>
          </w:tcPr>
          <w:p w14:paraId="04A077F5" w14:textId="79BCDD0E"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4DF5AB79" w14:textId="1B2698D2" w:rsidTr="008440F6">
        <w:tc>
          <w:tcPr>
            <w:tcW w:w="1696" w:type="dxa"/>
            <w:shd w:val="clear" w:color="auto" w:fill="FFFFFF" w:themeFill="background1"/>
          </w:tcPr>
          <w:p w14:paraId="1290AF87"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53AA7920" w14:textId="54A7D197"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w:t>
            </w:r>
            <w:r>
              <w:rPr>
                <w:rFonts w:ascii="Times New Roman" w:eastAsia="Times New Roman" w:hAnsi="Times New Roman" w:cs="Times New Roman"/>
                <w:sz w:val="24"/>
                <w:szCs w:val="24"/>
                <w:lang w:eastAsia="en-CA"/>
              </w:rPr>
              <w:t>air status</w:t>
            </w:r>
          </w:p>
        </w:tc>
        <w:tc>
          <w:tcPr>
            <w:tcW w:w="2551" w:type="dxa"/>
            <w:shd w:val="clear" w:color="auto" w:fill="FFFFFF" w:themeFill="background1"/>
          </w:tcPr>
          <w:p w14:paraId="32C16736" w14:textId="5D795121"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2C948B30" w14:textId="40A161ED" w:rsidTr="008440F6">
        <w:tc>
          <w:tcPr>
            <w:tcW w:w="1696" w:type="dxa"/>
            <w:shd w:val="clear" w:color="auto" w:fill="E8E8E8" w:themeFill="background2"/>
          </w:tcPr>
          <w:p w14:paraId="287B6574"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20EFDA40" w14:textId="07AFA3E8"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w:t>
            </w:r>
            <w:r>
              <w:rPr>
                <w:rFonts w:ascii="Times New Roman" w:eastAsia="Times New Roman" w:hAnsi="Times New Roman" w:cs="Times New Roman"/>
                <w:sz w:val="24"/>
                <w:szCs w:val="24"/>
                <w:lang w:eastAsia="en-CA"/>
              </w:rPr>
              <w:t>resence of rivals</w:t>
            </w:r>
          </w:p>
        </w:tc>
        <w:tc>
          <w:tcPr>
            <w:tcW w:w="2551" w:type="dxa"/>
            <w:shd w:val="clear" w:color="auto" w:fill="E8E8E8" w:themeFill="background2"/>
          </w:tcPr>
          <w:p w14:paraId="0A369CBD" w14:textId="629D0C64"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8440F6" w:rsidRPr="008E2E79" w14:paraId="185B8535" w14:textId="6C27B7C1" w:rsidTr="008440F6">
        <w:tc>
          <w:tcPr>
            <w:tcW w:w="1696" w:type="dxa"/>
            <w:shd w:val="clear" w:color="auto" w:fill="FFFFFF" w:themeFill="background1"/>
          </w:tcPr>
          <w:p w14:paraId="015D6476"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76E3B31E" w14:textId="5B0D7A97"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w:t>
            </w:r>
            <w:r>
              <w:rPr>
                <w:rFonts w:ascii="Times New Roman" w:eastAsia="Times New Roman" w:hAnsi="Times New Roman" w:cs="Times New Roman"/>
                <w:sz w:val="24"/>
                <w:szCs w:val="24"/>
                <w:lang w:eastAsia="en-CA"/>
              </w:rPr>
              <w:t>resence of young</w:t>
            </w:r>
          </w:p>
        </w:tc>
        <w:tc>
          <w:tcPr>
            <w:tcW w:w="2551" w:type="dxa"/>
            <w:shd w:val="clear" w:color="auto" w:fill="FFFFFF" w:themeFill="background1"/>
          </w:tcPr>
          <w:p w14:paraId="4AC150B0" w14:textId="3DF14C18"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8440F6" w:rsidRPr="008E2E79" w14:paraId="43F07625" w14:textId="7541473A" w:rsidTr="008440F6">
        <w:tc>
          <w:tcPr>
            <w:tcW w:w="1696" w:type="dxa"/>
            <w:shd w:val="clear" w:color="auto" w:fill="E8E8E8" w:themeFill="background2"/>
          </w:tcPr>
          <w:p w14:paraId="385B725E"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273F56C4" w14:textId="364B669B"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R</w:t>
            </w:r>
            <w:r>
              <w:rPr>
                <w:rFonts w:ascii="Times New Roman" w:eastAsia="Times New Roman" w:hAnsi="Times New Roman" w:cs="Times New Roman"/>
                <w:sz w:val="24"/>
                <w:szCs w:val="24"/>
                <w:lang w:eastAsia="en-CA"/>
              </w:rPr>
              <w:t>isk</w:t>
            </w:r>
          </w:p>
        </w:tc>
        <w:tc>
          <w:tcPr>
            <w:tcW w:w="2551" w:type="dxa"/>
            <w:shd w:val="clear" w:color="auto" w:fill="E8E8E8" w:themeFill="background2"/>
          </w:tcPr>
          <w:p w14:paraId="64566D5C" w14:textId="6D01008B"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8440F6" w:rsidRPr="008E2E79" w14:paraId="7ED85642" w14:textId="62AE54D6" w:rsidTr="008440F6">
        <w:tc>
          <w:tcPr>
            <w:tcW w:w="1696" w:type="dxa"/>
            <w:shd w:val="clear" w:color="auto" w:fill="FFFFFF" w:themeFill="background1"/>
          </w:tcPr>
          <w:p w14:paraId="2D3784BB"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45EBB700" w14:textId="1C0E3FEA"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T</w:t>
            </w:r>
            <w:r>
              <w:rPr>
                <w:rFonts w:ascii="Times New Roman" w:eastAsia="Times New Roman" w:hAnsi="Times New Roman" w:cs="Times New Roman"/>
                <w:sz w:val="24"/>
                <w:szCs w:val="24"/>
                <w:lang w:eastAsia="en-CA"/>
              </w:rPr>
              <w:t>ime</w:t>
            </w:r>
            <w:r>
              <w:rPr>
                <w:rFonts w:ascii="Times New Roman" w:eastAsia="Times New Roman" w:hAnsi="Times New Roman" w:cs="Times New Roman"/>
                <w:sz w:val="24"/>
                <w:szCs w:val="24"/>
                <w:lang w:eastAsia="en-CA"/>
              </w:rPr>
              <w:t xml:space="preserve"> of day</w:t>
            </w:r>
          </w:p>
        </w:tc>
        <w:tc>
          <w:tcPr>
            <w:tcW w:w="2551" w:type="dxa"/>
            <w:shd w:val="clear" w:color="auto" w:fill="FFFFFF" w:themeFill="background1"/>
          </w:tcPr>
          <w:p w14:paraId="54F97D98" w14:textId="51E0EFDA"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3</w:t>
            </w:r>
          </w:p>
        </w:tc>
      </w:tr>
    </w:tbl>
    <w:p w14:paraId="3C9289B9" w14:textId="77777777" w:rsidR="008E2E79" w:rsidRPr="002A7D6A" w:rsidRDefault="008E2E79" w:rsidP="002A7D6A">
      <w:pPr>
        <w:pStyle w:val="SectionText"/>
        <w:rPr>
          <w:b/>
          <w:bCs/>
        </w:rPr>
      </w:pPr>
    </w:p>
    <w:p w14:paraId="14F20E26" w14:textId="77777777" w:rsidR="002A7D6A" w:rsidRPr="002A7D6A" w:rsidRDefault="002A7D6A" w:rsidP="002A7D6A">
      <w:pPr>
        <w:pStyle w:val="SectionText"/>
        <w:sectPr w:rsidR="002A7D6A" w:rsidRPr="002A7D6A" w:rsidSect="002A7D6A">
          <w:headerReference w:type="default" r:id="rId12"/>
          <w:pgSz w:w="12240" w:h="15840" w:code="1"/>
          <w:pgMar w:top="1440" w:right="1440" w:bottom="1440" w:left="1440" w:header="709" w:footer="709" w:gutter="0"/>
          <w:cols w:space="708"/>
          <w:docGrid w:linePitch="360"/>
        </w:sectPr>
      </w:pPr>
    </w:p>
    <w:p w14:paraId="251592F6" w14:textId="77777777" w:rsidR="002A7D6A" w:rsidRPr="002A7D6A" w:rsidRDefault="002A7D6A" w:rsidP="002A7D6A">
      <w:pPr>
        <w:pStyle w:val="SectionTitle"/>
        <w:spacing w:before="0" w:after="0" w:line="480" w:lineRule="auto"/>
        <w:rPr>
          <w:color w:val="auto"/>
          <w:u w:val="none"/>
        </w:rPr>
      </w:pPr>
      <w:bookmarkStart w:id="13" w:name="_Toc162794588"/>
      <w:r w:rsidRPr="002A7D6A">
        <w:rPr>
          <w:color w:val="auto"/>
          <w:u w:val="none"/>
        </w:rPr>
        <w:lastRenderedPageBreak/>
        <w:t>Results</w:t>
      </w:r>
      <w:bookmarkEnd w:id="13"/>
    </w:p>
    <w:p w14:paraId="47B3A1F6" w14:textId="77777777" w:rsidR="002A7D6A" w:rsidRPr="002A7D6A" w:rsidRDefault="002A7D6A" w:rsidP="002A7D6A">
      <w:pPr>
        <w:pStyle w:val="SectionText"/>
        <w:spacing w:line="480" w:lineRule="auto"/>
      </w:pPr>
      <w:r w:rsidRPr="002A7D6A">
        <w:t>Our search string collected 364 articles on Web of Science. Title and abstract screening rejected 274 articles, three articles were unretrievable, and 48 articles were rejected during full-text screening (</w:t>
      </w:r>
      <w:r w:rsidRPr="002A7D6A">
        <w:fldChar w:fldCharType="begin"/>
      </w:r>
      <w:r w:rsidRPr="002A7D6A">
        <w:instrText xml:space="preserve"> REF _Ref155326346 \h  \* MERGEFORMAT </w:instrText>
      </w:r>
      <w:r w:rsidRPr="002A7D6A">
        <w:fldChar w:fldCharType="separate"/>
      </w:r>
      <w:r w:rsidRPr="002A7D6A">
        <w:t xml:space="preserve">Figure </w:t>
      </w:r>
      <w:r w:rsidRPr="002A7D6A">
        <w:rPr>
          <w:noProof/>
        </w:rPr>
        <w:t>1</w:t>
      </w:r>
      <w:r w:rsidRPr="002A7D6A">
        <w:fldChar w:fldCharType="end"/>
      </w:r>
      <w:r w:rsidRPr="002A7D6A">
        <w:t>, Supplemental Materials). We retained 42 studies that met the inclusion criteria. Our search of Web of Science Complete and subsequent screening successfully retained 85% of the exemplar articles (17/20 articles, higher than the minimum pre-established threshold of 80%).</w:t>
      </w:r>
    </w:p>
    <w:p w14:paraId="515935DB" w14:textId="77777777" w:rsidR="002A7D6A" w:rsidRPr="002A7D6A" w:rsidRDefault="002A7D6A" w:rsidP="002A7D6A">
      <w:pPr>
        <w:pStyle w:val="SectionText"/>
        <w:spacing w:line="480" w:lineRule="auto"/>
      </w:pPr>
      <w:r w:rsidRPr="002A7D6A">
        <w:t xml:space="preserve">We retained 29 articles that conducted studies on sentinel behaviour on avian species, with most studies being performed on </w:t>
      </w:r>
      <w:proofErr w:type="spellStart"/>
      <w:r w:rsidRPr="002A7D6A">
        <w:rPr>
          <w:i/>
        </w:rPr>
        <w:t>Argya</w:t>
      </w:r>
      <w:proofErr w:type="spellEnd"/>
      <w:r w:rsidRPr="002A7D6A">
        <w:rPr>
          <w:i/>
        </w:rPr>
        <w:t xml:space="preserve"> </w:t>
      </w:r>
      <w:proofErr w:type="spellStart"/>
      <w:r w:rsidRPr="002A7D6A">
        <w:rPr>
          <w:i/>
        </w:rPr>
        <w:t>squamiceps</w:t>
      </w:r>
      <w:proofErr w:type="spellEnd"/>
      <w:r w:rsidRPr="002A7D6A">
        <w:t xml:space="preserve"> (6), </w:t>
      </w:r>
      <w:proofErr w:type="spellStart"/>
      <w:r w:rsidRPr="002A7D6A">
        <w:rPr>
          <w:i/>
        </w:rPr>
        <w:t>Turdoides</w:t>
      </w:r>
      <w:proofErr w:type="spellEnd"/>
      <w:r w:rsidRPr="002A7D6A">
        <w:rPr>
          <w:i/>
        </w:rPr>
        <w:t xml:space="preserve"> spp.</w:t>
      </w:r>
      <w:r w:rsidRPr="002A7D6A">
        <w:t xml:space="preserve"> (5), </w:t>
      </w:r>
      <w:proofErr w:type="spellStart"/>
      <w:r w:rsidRPr="002A7D6A">
        <w:rPr>
          <w:i/>
        </w:rPr>
        <w:t>Aphelocoma</w:t>
      </w:r>
      <w:proofErr w:type="spellEnd"/>
      <w:r w:rsidRPr="002A7D6A">
        <w:rPr>
          <w:i/>
        </w:rPr>
        <w:t xml:space="preserve"> spp.</w:t>
      </w:r>
      <w:r w:rsidRPr="002A7D6A">
        <w:t xml:space="preserve"> (5), and red-winged blackbirds (</w:t>
      </w:r>
      <w:r w:rsidRPr="002A7D6A">
        <w:rPr>
          <w:i/>
        </w:rPr>
        <w:t>Agelaius phoeniceus</w:t>
      </w:r>
      <w:r w:rsidRPr="002A7D6A">
        <w:t>, 3) (</w:t>
      </w:r>
      <w:r w:rsidRPr="002A7D6A">
        <w:fldChar w:fldCharType="begin"/>
      </w:r>
      <w:r w:rsidRPr="002A7D6A">
        <w:instrText xml:space="preserve"> REF _Ref155326295 \h </w:instrText>
      </w:r>
      <w:r w:rsidRPr="002A7D6A">
        <w:fldChar w:fldCharType="separate"/>
      </w:r>
      <w:r w:rsidRPr="002A7D6A">
        <w:t xml:space="preserve">Table </w:t>
      </w:r>
      <w:r w:rsidRPr="002A7D6A">
        <w:rPr>
          <w:noProof/>
        </w:rPr>
        <w:t>3</w:t>
      </w:r>
      <w:r w:rsidRPr="002A7D6A">
        <w:fldChar w:fldCharType="end"/>
      </w:r>
      <w:r w:rsidRPr="002A7D6A">
        <w:t>). The other 13 studies were conducted on mammal species, namely on meerkats (</w:t>
      </w:r>
      <w:r w:rsidRPr="002A7D6A">
        <w:rPr>
          <w:i/>
        </w:rPr>
        <w:t xml:space="preserve">Suricata </w:t>
      </w:r>
      <w:proofErr w:type="spellStart"/>
      <w:r w:rsidRPr="002A7D6A">
        <w:rPr>
          <w:i/>
        </w:rPr>
        <w:t>suricatta</w:t>
      </w:r>
      <w:proofErr w:type="spellEnd"/>
      <w:r w:rsidRPr="002A7D6A">
        <w:rPr>
          <w:i/>
        </w:rPr>
        <w:t>,</w:t>
      </w:r>
      <w:r w:rsidRPr="002A7D6A">
        <w:t xml:space="preserve"> 7), dwarf mongooses (</w:t>
      </w:r>
      <w:proofErr w:type="spellStart"/>
      <w:r w:rsidRPr="002A7D6A">
        <w:rPr>
          <w:i/>
        </w:rPr>
        <w:t>Helogale</w:t>
      </w:r>
      <w:proofErr w:type="spellEnd"/>
      <w:r w:rsidRPr="002A7D6A">
        <w:rPr>
          <w:i/>
        </w:rPr>
        <w:t xml:space="preserve"> </w:t>
      </w:r>
      <w:proofErr w:type="spellStart"/>
      <w:r w:rsidRPr="002A7D6A">
        <w:rPr>
          <w:i/>
        </w:rPr>
        <w:t>parvula</w:t>
      </w:r>
      <w:proofErr w:type="spellEnd"/>
      <w:r w:rsidRPr="002A7D6A">
        <w:rPr>
          <w:i/>
        </w:rPr>
        <w:t xml:space="preserve">, </w:t>
      </w:r>
      <w:r w:rsidRPr="002A7D6A">
        <w:t>5), and vervet monkeys (</w:t>
      </w:r>
      <w:proofErr w:type="spellStart"/>
      <w:r w:rsidRPr="002A7D6A">
        <w:rPr>
          <w:i/>
          <w:iCs w:val="0"/>
        </w:rPr>
        <w:t>Chlorocebus</w:t>
      </w:r>
      <w:proofErr w:type="spellEnd"/>
      <w:r w:rsidRPr="002A7D6A">
        <w:rPr>
          <w:i/>
          <w:iCs w:val="0"/>
        </w:rPr>
        <w:t xml:space="preserve"> aethiops </w:t>
      </w:r>
      <w:proofErr w:type="spellStart"/>
      <w:r w:rsidRPr="002A7D6A">
        <w:rPr>
          <w:i/>
          <w:iCs w:val="0"/>
        </w:rPr>
        <w:t>sabaeus</w:t>
      </w:r>
      <w:proofErr w:type="spellEnd"/>
      <w:r w:rsidRPr="002A7D6A">
        <w:t>, 1).</w:t>
      </w:r>
    </w:p>
    <w:p w14:paraId="6673E414" w14:textId="7B593694" w:rsidR="002A7D6A" w:rsidRPr="002A7D6A" w:rsidRDefault="002A7D6A" w:rsidP="002A7D6A">
      <w:pPr>
        <w:pStyle w:val="SectionText"/>
        <w:spacing w:line="480" w:lineRule="auto"/>
        <w:sectPr w:rsidR="002A7D6A" w:rsidRPr="002A7D6A" w:rsidSect="002A7D6A">
          <w:headerReference w:type="default" r:id="rId13"/>
          <w:pgSz w:w="12240" w:h="15840" w:code="1"/>
          <w:pgMar w:top="1440" w:right="1440" w:bottom="1440" w:left="1440" w:header="709" w:footer="709" w:gutter="0"/>
          <w:cols w:space="708"/>
          <w:docGrid w:linePitch="360"/>
        </w:sectPr>
      </w:pPr>
      <w:r w:rsidRPr="002A7D6A">
        <w:t>Overall, the effects of extrinsic factors on sentinel behaviour were tested in 13 studies, and 9 studies tested the effects of intrinsic factors on sentinel behaviour</w:t>
      </w:r>
      <w:r w:rsidR="00483AEB">
        <w:t xml:space="preserve"> (</w:t>
      </w:r>
      <w:r w:rsidR="00483AEB">
        <w:fldChar w:fldCharType="begin"/>
      </w:r>
      <w:r w:rsidR="00483AEB">
        <w:instrText xml:space="preserve"> REF _Ref155326295 \h </w:instrText>
      </w:r>
      <w:r w:rsidR="00483AEB">
        <w:fldChar w:fldCharType="separate"/>
      </w:r>
      <w:r w:rsidR="00483AEB" w:rsidRPr="002A7D6A">
        <w:t xml:space="preserve">Table </w:t>
      </w:r>
      <w:r w:rsidR="00483AEB">
        <w:rPr>
          <w:noProof/>
        </w:rPr>
        <w:t>4</w:t>
      </w:r>
      <w:r w:rsidR="00483AEB">
        <w:fldChar w:fldCharType="end"/>
      </w:r>
      <w:r w:rsidR="00483AEB">
        <w:t>)</w:t>
      </w:r>
      <w:r w:rsidRPr="002A7D6A">
        <w:t>. The effects of both intrinsic and extrinsic factors were tested in 20 studies, the majority of which were studies testing the interactive effects of sex and dominance on sentinel behaviour. The effects of sex (17 articles), dominance (12 articles), and group size (10 articles) were the most studied factors</w:t>
      </w:r>
      <w:r w:rsidR="00483AEB">
        <w:t xml:space="preserve"> (</w:t>
      </w:r>
      <w:r w:rsidR="00483AEB">
        <w:fldChar w:fldCharType="begin"/>
      </w:r>
      <w:r w:rsidR="00483AEB">
        <w:instrText xml:space="preserve"> REF _Ref168656268 \h </w:instrText>
      </w:r>
      <w:r w:rsidR="00483AEB">
        <w:fldChar w:fldCharType="separate"/>
      </w:r>
      <w:r w:rsidR="00483AEB">
        <w:t xml:space="preserve">Table </w:t>
      </w:r>
      <w:r w:rsidR="00483AEB">
        <w:rPr>
          <w:noProof/>
        </w:rPr>
        <w:t>3</w:t>
      </w:r>
      <w:r w:rsidR="00483AEB">
        <w:fldChar w:fldCharType="end"/>
      </w:r>
      <w:r w:rsidR="00483AEB">
        <w:t>)</w:t>
      </w:r>
      <w:r w:rsidRPr="002A7D6A">
        <w:t>. The effects of satiation (8 articles), risk (7 articles), and maturity (7 articles) were also frequently studied.</w:t>
      </w:r>
    </w:p>
    <w:p w14:paraId="0701C516" w14:textId="77777777" w:rsidR="002A7D6A" w:rsidRPr="002A7D6A" w:rsidRDefault="002A7D6A" w:rsidP="002A7D6A">
      <w:pPr>
        <w:pStyle w:val="SectionText"/>
      </w:pPr>
      <w:r w:rsidRPr="002A7D6A">
        <w:rPr>
          <w:noProof/>
          <w14:ligatures w14:val="standardContextual"/>
        </w:rPr>
        <w:lastRenderedPageBreak/>
        <mc:AlternateContent>
          <mc:Choice Requires="wpg">
            <w:drawing>
              <wp:anchor distT="0" distB="0" distL="114300" distR="114300" simplePos="0" relativeHeight="251659264" behindDoc="0" locked="0" layoutInCell="1" allowOverlap="1" wp14:anchorId="0ABA7A2E" wp14:editId="2EEDFD5F">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E02B7F"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" fillcolor="white [3212]" strokecolor="white [3212]" strokeweight="1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" fillcolor="white [3212]" strokecolor="white [3212]" strokeweight="1pt"/>
              </v:group>
            </w:pict>
          </mc:Fallback>
        </mc:AlternateContent>
      </w:r>
      <w:r w:rsidRPr="002A7D6A">
        <w:rPr>
          <w:noProof/>
        </w:rPr>
        <w:drawing>
          <wp:inline distT="0" distB="0" distL="0" distR="0" wp14:anchorId="7B1DE400" wp14:editId="44C0C092">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14">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69F28D18" w14:textId="77777777" w:rsidR="002A7D6A" w:rsidRPr="002A7D6A" w:rsidRDefault="002A7D6A" w:rsidP="002A7D6A">
      <w:pPr>
        <w:pStyle w:val="BetterCaption"/>
      </w:pPr>
      <w:bookmarkStart w:id="14" w:name="_Ref155326346"/>
      <w:bookmarkStart w:id="15" w:name="_Toc155328548"/>
      <w:bookmarkStart w:id="16" w:name="_Toc155329355"/>
      <w:bookmarkStart w:id="17" w:name="_Toc162210493"/>
      <w:r w:rsidRPr="002A7D6A">
        <w:t xml:space="preserve">Figure </w:t>
      </w:r>
      <w:r w:rsidRPr="002A7D6A">
        <w:fldChar w:fldCharType="begin"/>
      </w:r>
      <w:r w:rsidRPr="002A7D6A">
        <w:instrText xml:space="preserve"> SEQ Figure \* ARABIC </w:instrText>
      </w:r>
      <w:r w:rsidRPr="002A7D6A">
        <w:fldChar w:fldCharType="separate"/>
      </w:r>
      <w:r w:rsidRPr="002A7D6A">
        <w:rPr>
          <w:noProof/>
        </w:rPr>
        <w:t>1</w:t>
      </w:r>
      <w:r w:rsidRPr="002A7D6A">
        <w:fldChar w:fldCharType="end"/>
      </w:r>
      <w:bookmarkEnd w:id="14"/>
      <w:r w:rsidRPr="002A7D6A">
        <w:t xml:space="preserve">: </w:t>
      </w:r>
      <w:r w:rsidRPr="002A7D6A">
        <w:rPr>
          <w:b w:val="0"/>
          <w:bCs w:val="0"/>
        </w:rPr>
        <w:t>ROSES Flow diagram showing literature sources and inclusion/exclusion process.</w:t>
      </w:r>
      <w:bookmarkEnd w:id="15"/>
      <w:bookmarkEnd w:id="16"/>
      <w:bookmarkEnd w:id="17"/>
    </w:p>
    <w:p w14:paraId="191BC317" w14:textId="77777777" w:rsidR="002A7D6A" w:rsidRPr="002A7D6A" w:rsidRDefault="002A7D6A" w:rsidP="002A7D6A">
      <w:pPr>
        <w:pStyle w:val="BetterCaption"/>
        <w:sectPr w:rsidR="002A7D6A" w:rsidRPr="002A7D6A" w:rsidSect="002A7D6A">
          <w:headerReference w:type="default" r:id="rId15"/>
          <w:pgSz w:w="12240" w:h="15840" w:code="1"/>
          <w:pgMar w:top="1440" w:right="1440" w:bottom="1440" w:left="1440" w:header="709" w:footer="709" w:gutter="0"/>
          <w:cols w:space="708"/>
          <w:docGrid w:linePitch="360"/>
        </w:sectPr>
      </w:pPr>
    </w:p>
    <w:p w14:paraId="5917F603" w14:textId="204A9B2A" w:rsidR="002A7D6A" w:rsidRPr="002A7D6A" w:rsidRDefault="002A7D6A" w:rsidP="002A7D6A">
      <w:pPr>
        <w:pStyle w:val="BetterCaption"/>
        <w:spacing w:before="0" w:after="0"/>
        <w:rPr>
          <w:b w:val="0"/>
          <w:bCs w:val="0"/>
        </w:rPr>
      </w:pPr>
      <w:bookmarkStart w:id="18" w:name="_Ref155326295"/>
      <w:bookmarkStart w:id="19" w:name="_Toc161750862"/>
      <w:bookmarkStart w:id="20" w:name="_Ref162206708"/>
      <w:bookmarkStart w:id="21" w:name="_Toc162210469"/>
      <w:r w:rsidRPr="002A7D6A">
        <w:lastRenderedPageBreak/>
        <w:t xml:space="preserve">Table </w:t>
      </w:r>
      <w:r w:rsidRPr="002A7D6A">
        <w:fldChar w:fldCharType="begin"/>
      </w:r>
      <w:r w:rsidRPr="002A7D6A">
        <w:instrText xml:space="preserve"> SEQ Table \* ARABIC </w:instrText>
      </w:r>
      <w:r w:rsidRPr="002A7D6A">
        <w:fldChar w:fldCharType="separate"/>
      </w:r>
      <w:r w:rsidR="008440F6">
        <w:rPr>
          <w:noProof/>
        </w:rPr>
        <w:t>4</w:t>
      </w:r>
      <w:r w:rsidRPr="002A7D6A">
        <w:fldChar w:fldCharType="end"/>
      </w:r>
      <w:bookmarkEnd w:id="18"/>
      <w:r w:rsidRPr="002A7D6A">
        <w:t>:</w:t>
      </w:r>
      <w:r w:rsidRPr="002A7D6A">
        <w:rPr>
          <w:b w:val="0"/>
          <w:bCs w:val="0"/>
        </w:rPr>
        <w:t xml:space="preserve"> Number of articles retained by the search strategy</w:t>
      </w:r>
      <w:bookmarkEnd w:id="19"/>
      <w:bookmarkEnd w:id="20"/>
      <w:bookmarkEnd w:id="21"/>
      <w:r w:rsidRPr="002A7D6A">
        <w:rPr>
          <w:b w:val="0"/>
          <w:bCs w:val="0"/>
        </w:rPr>
        <w:t xml:space="preserve"> separated by factors tested and mention of coordination as a defining feature of sentinel </w:t>
      </w:r>
      <w:proofErr w:type="spellStart"/>
      <w:r w:rsidRPr="002A7D6A">
        <w:rPr>
          <w:b w:val="0"/>
          <w:bCs w:val="0"/>
        </w:rPr>
        <w:t>behaviour</w:t>
      </w:r>
      <w:proofErr w:type="spellEnd"/>
      <w:r w:rsidRPr="002A7D6A">
        <w:rPr>
          <w:b w:val="0"/>
          <w:bCs w:val="0"/>
        </w:rPr>
        <w:t>.</w:t>
      </w:r>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2A7D6A" w:rsidRPr="002A7D6A" w14:paraId="3B7BCEC8" w14:textId="77777777" w:rsidTr="00920494">
        <w:trPr>
          <w:trHeight w:val="66"/>
        </w:trPr>
        <w:tc>
          <w:tcPr>
            <w:tcW w:w="2767" w:type="dxa"/>
            <w:tcBorders>
              <w:top w:val="nil"/>
              <w:left w:val="nil"/>
              <w:bottom w:val="nil"/>
              <w:right w:val="nil"/>
            </w:tcBorders>
            <w:shd w:val="clear" w:color="auto" w:fill="auto"/>
            <w:noWrap/>
            <w:vAlign w:val="bottom"/>
            <w:hideMark/>
          </w:tcPr>
          <w:p w14:paraId="0745B4D3" w14:textId="77777777" w:rsidR="002A7D6A" w:rsidRPr="002A7D6A" w:rsidRDefault="002A7D6A" w:rsidP="00920494">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1836AD11" w14:textId="77777777" w:rsidR="002A7D6A" w:rsidRPr="002A7D6A" w:rsidRDefault="002A7D6A" w:rsidP="00920494">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049A115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Coordination</w:t>
            </w:r>
          </w:p>
        </w:tc>
        <w:tc>
          <w:tcPr>
            <w:tcW w:w="380" w:type="dxa"/>
            <w:tcBorders>
              <w:top w:val="nil"/>
              <w:left w:val="nil"/>
              <w:bottom w:val="nil"/>
              <w:right w:val="nil"/>
            </w:tcBorders>
            <w:shd w:val="clear" w:color="auto" w:fill="auto"/>
            <w:noWrap/>
            <w:vAlign w:val="bottom"/>
            <w:hideMark/>
          </w:tcPr>
          <w:p w14:paraId="2596DD0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27A9A9B6"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32E07AFE" w14:textId="77777777" w:rsidR="002A7D6A" w:rsidRPr="002A7D6A" w:rsidRDefault="002A7D6A" w:rsidP="00920494">
            <w:pPr>
              <w:spacing w:line="240" w:lineRule="auto"/>
              <w:jc w:val="center"/>
              <w:rPr>
                <w:rFonts w:ascii="Times New Roman" w:eastAsia="Times New Roman" w:hAnsi="Times New Roman" w:cs="Times New Roman"/>
                <w:b/>
                <w:bCs/>
                <w:sz w:val="32"/>
                <w:szCs w:val="32"/>
                <w:lang w:eastAsia="en-CA"/>
              </w:rPr>
            </w:pPr>
          </w:p>
        </w:tc>
        <w:tc>
          <w:tcPr>
            <w:tcW w:w="1464" w:type="dxa"/>
            <w:tcBorders>
              <w:top w:val="nil"/>
              <w:left w:val="nil"/>
              <w:bottom w:val="nil"/>
              <w:right w:val="nil"/>
            </w:tcBorders>
            <w:shd w:val="clear" w:color="auto" w:fill="auto"/>
            <w:noWrap/>
            <w:vAlign w:val="bottom"/>
            <w:hideMark/>
          </w:tcPr>
          <w:p w14:paraId="68DB2DE0" w14:textId="77777777" w:rsidR="002A7D6A" w:rsidRPr="002A7D6A" w:rsidRDefault="002A7D6A" w:rsidP="00920494">
            <w:pPr>
              <w:spacing w:line="240" w:lineRule="auto"/>
              <w:rPr>
                <w:rFonts w:ascii="Times New Roman" w:eastAsia="Times New Roman" w:hAnsi="Times New Roman" w:cs="Times New Roman"/>
                <w:sz w:val="20"/>
                <w:szCs w:val="20"/>
                <w:lang w:eastAsia="en-CA"/>
              </w:rPr>
            </w:pPr>
          </w:p>
        </w:tc>
      </w:tr>
      <w:tr w:rsidR="002A7D6A" w:rsidRPr="002A7D6A" w14:paraId="525820F1" w14:textId="77777777" w:rsidTr="00920494">
        <w:trPr>
          <w:trHeight w:val="304"/>
        </w:trPr>
        <w:tc>
          <w:tcPr>
            <w:tcW w:w="2767" w:type="dxa"/>
            <w:tcBorders>
              <w:top w:val="nil"/>
              <w:left w:val="nil"/>
              <w:bottom w:val="single" w:sz="4" w:space="0" w:color="A6A6A6"/>
              <w:right w:val="nil"/>
            </w:tcBorders>
            <w:shd w:val="clear" w:color="D9D9D9" w:fill="D9D9D9"/>
            <w:noWrap/>
            <w:vAlign w:val="bottom"/>
            <w:hideMark/>
          </w:tcPr>
          <w:p w14:paraId="17B8916C"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1EAF89A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4F403544"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6D483FA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7BDD9BC"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1956B779"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EC95CF2"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7DFF8E65"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5006BAC4"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2D37D7A2"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b. of studies</w:t>
            </w:r>
          </w:p>
        </w:tc>
      </w:tr>
      <w:tr w:rsidR="002A7D6A" w:rsidRPr="002A7D6A" w14:paraId="6E87FE51" w14:textId="77777777" w:rsidTr="00920494">
        <w:trPr>
          <w:trHeight w:val="343"/>
        </w:trPr>
        <w:tc>
          <w:tcPr>
            <w:tcW w:w="2767" w:type="dxa"/>
            <w:tcBorders>
              <w:top w:val="nil"/>
              <w:left w:val="nil"/>
              <w:bottom w:val="single" w:sz="4" w:space="0" w:color="A6A6A6"/>
              <w:right w:val="nil"/>
            </w:tcBorders>
            <w:shd w:val="clear" w:color="auto" w:fill="auto"/>
            <w:noWrap/>
            <w:vAlign w:val="bottom"/>
            <w:hideMark/>
          </w:tcPr>
          <w:p w14:paraId="19F49525" w14:textId="4E77A590"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A</w:t>
            </w:r>
            <w:r w:rsidR="00536841">
              <w:rPr>
                <w:rFonts w:ascii="Times New Roman" w:eastAsia="Times New Roman" w:hAnsi="Times New Roman" w:cs="Times New Roman"/>
                <w:b/>
                <w:bCs/>
                <w:sz w:val="24"/>
                <w:szCs w:val="24"/>
                <w:lang w:eastAsia="en-CA"/>
              </w:rPr>
              <w:t>vian</w:t>
            </w:r>
          </w:p>
        </w:tc>
        <w:tc>
          <w:tcPr>
            <w:tcW w:w="502" w:type="dxa"/>
            <w:tcBorders>
              <w:top w:val="nil"/>
              <w:left w:val="nil"/>
              <w:bottom w:val="single" w:sz="4" w:space="0" w:color="A6A6A6"/>
              <w:right w:val="nil"/>
            </w:tcBorders>
            <w:shd w:val="clear" w:color="auto" w:fill="auto"/>
            <w:noWrap/>
            <w:vAlign w:val="bottom"/>
            <w:hideMark/>
          </w:tcPr>
          <w:p w14:paraId="570A6CE1"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5FFD5AB"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02B4EA79"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7193E64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51F5B56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5A3CA37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63578915"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3032D2B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8CA28B2" w14:textId="77777777" w:rsidR="002A7D6A" w:rsidRPr="002A7D6A" w:rsidRDefault="002A7D6A" w:rsidP="00920494">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r>
      <w:tr w:rsidR="002A7D6A" w:rsidRPr="002A7D6A" w14:paraId="1C8F4FFD" w14:textId="77777777" w:rsidTr="00920494">
        <w:trPr>
          <w:trHeight w:val="334"/>
        </w:trPr>
        <w:tc>
          <w:tcPr>
            <w:tcW w:w="2767" w:type="dxa"/>
            <w:tcBorders>
              <w:top w:val="nil"/>
              <w:left w:val="nil"/>
              <w:bottom w:val="nil"/>
              <w:right w:val="nil"/>
            </w:tcBorders>
            <w:shd w:val="clear" w:color="000000" w:fill="F2F2F2"/>
            <w:noWrap/>
            <w:vAlign w:val="bottom"/>
            <w:hideMark/>
          </w:tcPr>
          <w:p w14:paraId="7234587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gelaius</w:t>
            </w:r>
          </w:p>
        </w:tc>
        <w:tc>
          <w:tcPr>
            <w:tcW w:w="502" w:type="dxa"/>
            <w:tcBorders>
              <w:top w:val="nil"/>
              <w:left w:val="nil"/>
              <w:bottom w:val="nil"/>
              <w:right w:val="nil"/>
            </w:tcBorders>
            <w:shd w:val="clear" w:color="000000" w:fill="F2F2F2"/>
            <w:noWrap/>
            <w:vAlign w:val="bottom"/>
            <w:hideMark/>
          </w:tcPr>
          <w:p w14:paraId="5D32D4ED"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21F6024"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08B808F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173CB4F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EF6376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16B8BF1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888259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A180670"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76BBC55C"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35CFA182" w14:textId="77777777" w:rsidTr="00920494">
        <w:trPr>
          <w:trHeight w:val="79"/>
        </w:trPr>
        <w:tc>
          <w:tcPr>
            <w:tcW w:w="2767" w:type="dxa"/>
            <w:tcBorders>
              <w:top w:val="nil"/>
              <w:left w:val="nil"/>
              <w:bottom w:val="nil"/>
              <w:right w:val="nil"/>
            </w:tcBorders>
            <w:shd w:val="clear" w:color="auto" w:fill="auto"/>
            <w:noWrap/>
            <w:vAlign w:val="bottom"/>
            <w:hideMark/>
          </w:tcPr>
          <w:p w14:paraId="40FC503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hoeniceus</w:t>
            </w:r>
          </w:p>
        </w:tc>
        <w:tc>
          <w:tcPr>
            <w:tcW w:w="502" w:type="dxa"/>
            <w:tcBorders>
              <w:top w:val="nil"/>
              <w:left w:val="nil"/>
              <w:bottom w:val="nil"/>
              <w:right w:val="nil"/>
            </w:tcBorders>
            <w:shd w:val="clear" w:color="auto" w:fill="auto"/>
            <w:noWrap/>
            <w:vAlign w:val="bottom"/>
            <w:hideMark/>
          </w:tcPr>
          <w:p w14:paraId="2A9EF7E6"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F98EDD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18E8852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B4815C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7788ED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70CD19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01D1F8A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F3E0F1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D5C411"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r>
      <w:tr w:rsidR="002A7D6A" w:rsidRPr="002A7D6A" w14:paraId="09203889" w14:textId="77777777" w:rsidTr="00920494">
        <w:trPr>
          <w:trHeight w:val="296"/>
        </w:trPr>
        <w:tc>
          <w:tcPr>
            <w:tcW w:w="2767" w:type="dxa"/>
            <w:tcBorders>
              <w:top w:val="nil"/>
              <w:left w:val="nil"/>
              <w:bottom w:val="nil"/>
              <w:right w:val="nil"/>
            </w:tcBorders>
            <w:shd w:val="clear" w:color="000000" w:fill="F2F2F2"/>
            <w:noWrap/>
            <w:vAlign w:val="bottom"/>
            <w:hideMark/>
          </w:tcPr>
          <w:p w14:paraId="7973D030"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6B06CB14"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EA9B207"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F1FA8CF"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C9BE73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400FC0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4D2298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D8F2F3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912A29B"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AF4B714"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69AA4E3E" w14:textId="77777777" w:rsidTr="00920494">
        <w:trPr>
          <w:trHeight w:val="73"/>
        </w:trPr>
        <w:tc>
          <w:tcPr>
            <w:tcW w:w="2767" w:type="dxa"/>
            <w:tcBorders>
              <w:top w:val="nil"/>
              <w:left w:val="nil"/>
              <w:bottom w:val="nil"/>
              <w:right w:val="nil"/>
            </w:tcBorders>
            <w:shd w:val="clear" w:color="auto" w:fill="auto"/>
            <w:noWrap/>
            <w:vAlign w:val="bottom"/>
            <w:hideMark/>
          </w:tcPr>
          <w:p w14:paraId="3425911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alifornica</w:t>
            </w:r>
          </w:p>
        </w:tc>
        <w:tc>
          <w:tcPr>
            <w:tcW w:w="502" w:type="dxa"/>
            <w:tcBorders>
              <w:top w:val="nil"/>
              <w:left w:val="nil"/>
              <w:bottom w:val="nil"/>
              <w:right w:val="nil"/>
            </w:tcBorders>
            <w:shd w:val="clear" w:color="auto" w:fill="auto"/>
            <w:noWrap/>
            <w:vAlign w:val="bottom"/>
            <w:hideMark/>
          </w:tcPr>
          <w:p w14:paraId="203B4D50"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E11AD8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73A3DF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067786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C83F60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D82D4E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6F2F2A3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F72661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2C2E3CE"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69D8DD9C" w14:textId="77777777" w:rsidTr="00920494">
        <w:trPr>
          <w:trHeight w:val="76"/>
        </w:trPr>
        <w:tc>
          <w:tcPr>
            <w:tcW w:w="2767" w:type="dxa"/>
            <w:tcBorders>
              <w:top w:val="nil"/>
              <w:left w:val="nil"/>
              <w:bottom w:val="nil"/>
              <w:right w:val="nil"/>
            </w:tcBorders>
            <w:shd w:val="clear" w:color="auto" w:fill="auto"/>
            <w:noWrap/>
            <w:vAlign w:val="bottom"/>
            <w:hideMark/>
          </w:tcPr>
          <w:p w14:paraId="45889CC1"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coerulescens</w:t>
            </w:r>
            <w:proofErr w:type="spellEnd"/>
          </w:p>
        </w:tc>
        <w:tc>
          <w:tcPr>
            <w:tcW w:w="502" w:type="dxa"/>
            <w:tcBorders>
              <w:top w:val="nil"/>
              <w:left w:val="nil"/>
              <w:bottom w:val="nil"/>
              <w:right w:val="nil"/>
            </w:tcBorders>
            <w:shd w:val="clear" w:color="auto" w:fill="auto"/>
            <w:noWrap/>
            <w:vAlign w:val="bottom"/>
            <w:hideMark/>
          </w:tcPr>
          <w:p w14:paraId="24F27819"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4F624B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1EB147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627DC5F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217F5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61DD1F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310CC98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529BD685"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F81990A"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r>
      <w:tr w:rsidR="002A7D6A" w:rsidRPr="002A7D6A" w14:paraId="0915AA75" w14:textId="77777777" w:rsidTr="00920494">
        <w:trPr>
          <w:trHeight w:val="307"/>
        </w:trPr>
        <w:tc>
          <w:tcPr>
            <w:tcW w:w="2767" w:type="dxa"/>
            <w:tcBorders>
              <w:top w:val="nil"/>
              <w:left w:val="nil"/>
              <w:bottom w:val="nil"/>
              <w:right w:val="nil"/>
            </w:tcBorders>
            <w:shd w:val="clear" w:color="000000" w:fill="F2F2F2"/>
            <w:noWrap/>
            <w:vAlign w:val="bottom"/>
            <w:hideMark/>
          </w:tcPr>
          <w:p w14:paraId="3FBAA6BA"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Argya</w:t>
            </w:r>
            <w:proofErr w:type="spellEnd"/>
          </w:p>
        </w:tc>
        <w:tc>
          <w:tcPr>
            <w:tcW w:w="502" w:type="dxa"/>
            <w:tcBorders>
              <w:top w:val="nil"/>
              <w:left w:val="nil"/>
              <w:bottom w:val="nil"/>
              <w:right w:val="nil"/>
            </w:tcBorders>
            <w:shd w:val="clear" w:color="000000" w:fill="F2F2F2"/>
            <w:noWrap/>
            <w:vAlign w:val="bottom"/>
            <w:hideMark/>
          </w:tcPr>
          <w:p w14:paraId="769B0D7A"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560EE5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2A4648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7B1A8F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5AB293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25868D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4BAB56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9CD29B2"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EC57B3D"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7818CDD8" w14:textId="77777777" w:rsidTr="00920494">
        <w:trPr>
          <w:trHeight w:val="66"/>
        </w:trPr>
        <w:tc>
          <w:tcPr>
            <w:tcW w:w="2767" w:type="dxa"/>
            <w:tcBorders>
              <w:top w:val="nil"/>
              <w:left w:val="nil"/>
              <w:bottom w:val="nil"/>
              <w:right w:val="nil"/>
            </w:tcBorders>
            <w:shd w:val="clear" w:color="auto" w:fill="auto"/>
            <w:noWrap/>
            <w:vAlign w:val="bottom"/>
            <w:hideMark/>
          </w:tcPr>
          <w:p w14:paraId="1F38EF12"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squamiceps</w:t>
            </w:r>
            <w:proofErr w:type="spellEnd"/>
          </w:p>
        </w:tc>
        <w:tc>
          <w:tcPr>
            <w:tcW w:w="502" w:type="dxa"/>
            <w:tcBorders>
              <w:top w:val="nil"/>
              <w:left w:val="nil"/>
              <w:bottom w:val="nil"/>
              <w:right w:val="nil"/>
            </w:tcBorders>
            <w:shd w:val="clear" w:color="auto" w:fill="auto"/>
            <w:noWrap/>
            <w:vAlign w:val="bottom"/>
            <w:hideMark/>
          </w:tcPr>
          <w:p w14:paraId="66385197"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99EF5B5"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100" w:type="dxa"/>
            <w:tcBorders>
              <w:top w:val="nil"/>
              <w:left w:val="nil"/>
              <w:bottom w:val="nil"/>
              <w:right w:val="nil"/>
            </w:tcBorders>
            <w:shd w:val="clear" w:color="auto" w:fill="auto"/>
            <w:noWrap/>
            <w:vAlign w:val="bottom"/>
            <w:hideMark/>
          </w:tcPr>
          <w:p w14:paraId="0244F12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29E43B3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3BF67F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1057E0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5AC0849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c>
          <w:tcPr>
            <w:tcW w:w="380" w:type="dxa"/>
            <w:tcBorders>
              <w:top w:val="nil"/>
              <w:left w:val="nil"/>
              <w:bottom w:val="nil"/>
              <w:right w:val="nil"/>
            </w:tcBorders>
            <w:shd w:val="clear" w:color="auto" w:fill="auto"/>
            <w:noWrap/>
            <w:vAlign w:val="bottom"/>
            <w:hideMark/>
          </w:tcPr>
          <w:p w14:paraId="26ABA1F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1709BE1"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r>
      <w:tr w:rsidR="002A7D6A" w:rsidRPr="002A7D6A" w14:paraId="59DF4DB4" w14:textId="77777777" w:rsidTr="00920494">
        <w:trPr>
          <w:trHeight w:val="428"/>
        </w:trPr>
        <w:tc>
          <w:tcPr>
            <w:tcW w:w="2767" w:type="dxa"/>
            <w:tcBorders>
              <w:top w:val="nil"/>
              <w:left w:val="nil"/>
              <w:bottom w:val="nil"/>
              <w:right w:val="nil"/>
            </w:tcBorders>
            <w:shd w:val="clear" w:color="000000" w:fill="F2F2F2"/>
            <w:noWrap/>
            <w:vAlign w:val="bottom"/>
            <w:hideMark/>
          </w:tcPr>
          <w:p w14:paraId="6A9DBFC4"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Furnarius</w:t>
            </w:r>
            <w:proofErr w:type="spellEnd"/>
          </w:p>
        </w:tc>
        <w:tc>
          <w:tcPr>
            <w:tcW w:w="502" w:type="dxa"/>
            <w:tcBorders>
              <w:top w:val="nil"/>
              <w:left w:val="nil"/>
              <w:bottom w:val="nil"/>
              <w:right w:val="nil"/>
            </w:tcBorders>
            <w:shd w:val="clear" w:color="000000" w:fill="F2F2F2"/>
            <w:noWrap/>
            <w:vAlign w:val="bottom"/>
            <w:hideMark/>
          </w:tcPr>
          <w:p w14:paraId="40D2BC69"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F92EBCC"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26CE146"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60B377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75C700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042B08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97B322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63F55AA"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6C620A5"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D45DF21" w14:textId="77777777" w:rsidTr="00920494">
        <w:trPr>
          <w:trHeight w:val="66"/>
        </w:trPr>
        <w:tc>
          <w:tcPr>
            <w:tcW w:w="2767" w:type="dxa"/>
            <w:tcBorders>
              <w:top w:val="nil"/>
              <w:left w:val="nil"/>
              <w:bottom w:val="nil"/>
              <w:right w:val="nil"/>
            </w:tcBorders>
            <w:shd w:val="clear" w:color="auto" w:fill="auto"/>
            <w:noWrap/>
            <w:vAlign w:val="bottom"/>
            <w:hideMark/>
          </w:tcPr>
          <w:p w14:paraId="66B4E49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rufus</w:t>
            </w:r>
          </w:p>
        </w:tc>
        <w:tc>
          <w:tcPr>
            <w:tcW w:w="502" w:type="dxa"/>
            <w:tcBorders>
              <w:top w:val="nil"/>
              <w:left w:val="nil"/>
              <w:bottom w:val="nil"/>
              <w:right w:val="nil"/>
            </w:tcBorders>
            <w:shd w:val="clear" w:color="auto" w:fill="auto"/>
            <w:noWrap/>
            <w:vAlign w:val="bottom"/>
            <w:hideMark/>
          </w:tcPr>
          <w:p w14:paraId="44B1FB1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AF9E4A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FC622A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F2C32D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DA82C1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67B0461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07DFB8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C27711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02958F2"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43FFC062" w14:textId="77777777" w:rsidTr="00920494">
        <w:trPr>
          <w:trHeight w:val="375"/>
        </w:trPr>
        <w:tc>
          <w:tcPr>
            <w:tcW w:w="2767" w:type="dxa"/>
            <w:tcBorders>
              <w:top w:val="nil"/>
              <w:left w:val="nil"/>
              <w:bottom w:val="nil"/>
              <w:right w:val="nil"/>
            </w:tcBorders>
            <w:shd w:val="clear" w:color="000000" w:fill="F2F2F2"/>
            <w:noWrap/>
            <w:vAlign w:val="bottom"/>
            <w:hideMark/>
          </w:tcPr>
          <w:p w14:paraId="0C8DDD12"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Grus</w:t>
            </w:r>
          </w:p>
        </w:tc>
        <w:tc>
          <w:tcPr>
            <w:tcW w:w="502" w:type="dxa"/>
            <w:tcBorders>
              <w:top w:val="nil"/>
              <w:left w:val="nil"/>
              <w:bottom w:val="nil"/>
              <w:right w:val="nil"/>
            </w:tcBorders>
            <w:shd w:val="clear" w:color="000000" w:fill="F2F2F2"/>
            <w:noWrap/>
            <w:vAlign w:val="bottom"/>
            <w:hideMark/>
          </w:tcPr>
          <w:p w14:paraId="3966A28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174F3B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EB6D745"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76D74D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D274E6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7F8264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5E14F9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FB7B0AB"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501755A"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7C04C234" w14:textId="77777777" w:rsidTr="00920494">
        <w:trPr>
          <w:trHeight w:val="66"/>
        </w:trPr>
        <w:tc>
          <w:tcPr>
            <w:tcW w:w="2767" w:type="dxa"/>
            <w:tcBorders>
              <w:top w:val="nil"/>
              <w:left w:val="nil"/>
              <w:bottom w:val="nil"/>
              <w:right w:val="nil"/>
            </w:tcBorders>
            <w:shd w:val="clear" w:color="auto" w:fill="auto"/>
            <w:noWrap/>
            <w:vAlign w:val="bottom"/>
            <w:hideMark/>
          </w:tcPr>
          <w:p w14:paraId="45843C67"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nigricollis</w:t>
            </w:r>
            <w:proofErr w:type="spellEnd"/>
          </w:p>
        </w:tc>
        <w:tc>
          <w:tcPr>
            <w:tcW w:w="502" w:type="dxa"/>
            <w:tcBorders>
              <w:top w:val="nil"/>
              <w:left w:val="nil"/>
              <w:bottom w:val="nil"/>
              <w:right w:val="nil"/>
            </w:tcBorders>
            <w:shd w:val="clear" w:color="auto" w:fill="auto"/>
            <w:noWrap/>
            <w:vAlign w:val="bottom"/>
            <w:hideMark/>
          </w:tcPr>
          <w:p w14:paraId="7D0E1C39"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15DAAA0"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21676F9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1831389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355DEC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0050B99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33ED616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4BF5E9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C9C1CAC"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4FEC565C" w14:textId="77777777" w:rsidTr="00920494">
        <w:trPr>
          <w:trHeight w:val="334"/>
        </w:trPr>
        <w:tc>
          <w:tcPr>
            <w:tcW w:w="2767" w:type="dxa"/>
            <w:tcBorders>
              <w:top w:val="nil"/>
              <w:left w:val="nil"/>
              <w:bottom w:val="nil"/>
              <w:right w:val="nil"/>
            </w:tcBorders>
            <w:shd w:val="clear" w:color="000000" w:fill="F2F2F2"/>
            <w:noWrap/>
            <w:vAlign w:val="bottom"/>
            <w:hideMark/>
          </w:tcPr>
          <w:p w14:paraId="5D9B4F48"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Haliaeetus</w:t>
            </w:r>
          </w:p>
        </w:tc>
        <w:tc>
          <w:tcPr>
            <w:tcW w:w="502" w:type="dxa"/>
            <w:tcBorders>
              <w:top w:val="nil"/>
              <w:left w:val="nil"/>
              <w:bottom w:val="nil"/>
              <w:right w:val="nil"/>
            </w:tcBorders>
            <w:shd w:val="clear" w:color="000000" w:fill="F2F2F2"/>
            <w:noWrap/>
            <w:vAlign w:val="bottom"/>
            <w:hideMark/>
          </w:tcPr>
          <w:p w14:paraId="2A3D69E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113A5B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9C95A8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CA319A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81CEED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9049F9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16ABDF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705A3D6"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E6B280D"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352E197" w14:textId="77777777" w:rsidTr="00920494">
        <w:trPr>
          <w:trHeight w:val="66"/>
        </w:trPr>
        <w:tc>
          <w:tcPr>
            <w:tcW w:w="2767" w:type="dxa"/>
            <w:tcBorders>
              <w:top w:val="nil"/>
              <w:left w:val="nil"/>
              <w:bottom w:val="nil"/>
              <w:right w:val="nil"/>
            </w:tcBorders>
            <w:shd w:val="clear" w:color="auto" w:fill="auto"/>
            <w:noWrap/>
            <w:vAlign w:val="bottom"/>
            <w:hideMark/>
          </w:tcPr>
          <w:p w14:paraId="38B9E6E2"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leucephalus</w:t>
            </w:r>
            <w:proofErr w:type="spellEnd"/>
          </w:p>
        </w:tc>
        <w:tc>
          <w:tcPr>
            <w:tcW w:w="502" w:type="dxa"/>
            <w:tcBorders>
              <w:top w:val="nil"/>
              <w:left w:val="nil"/>
              <w:bottom w:val="nil"/>
              <w:right w:val="nil"/>
            </w:tcBorders>
            <w:shd w:val="clear" w:color="auto" w:fill="auto"/>
            <w:noWrap/>
            <w:vAlign w:val="bottom"/>
            <w:hideMark/>
          </w:tcPr>
          <w:p w14:paraId="4EDB2F50"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9B2E74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F5F791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CB6441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75E4E2A"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7E9831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57D1E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81CEAC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868B0C9"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1434FF60" w14:textId="77777777" w:rsidTr="00920494">
        <w:trPr>
          <w:trHeight w:val="375"/>
        </w:trPr>
        <w:tc>
          <w:tcPr>
            <w:tcW w:w="2767" w:type="dxa"/>
            <w:tcBorders>
              <w:top w:val="nil"/>
              <w:left w:val="nil"/>
              <w:bottom w:val="nil"/>
              <w:right w:val="nil"/>
            </w:tcBorders>
            <w:shd w:val="clear" w:color="000000" w:fill="F2F2F2"/>
            <w:noWrap/>
            <w:vAlign w:val="bottom"/>
            <w:hideMark/>
          </w:tcPr>
          <w:p w14:paraId="5DA53E23"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Malurus</w:t>
            </w:r>
            <w:proofErr w:type="spellEnd"/>
          </w:p>
        </w:tc>
        <w:tc>
          <w:tcPr>
            <w:tcW w:w="502" w:type="dxa"/>
            <w:tcBorders>
              <w:top w:val="nil"/>
              <w:left w:val="nil"/>
              <w:bottom w:val="nil"/>
              <w:right w:val="nil"/>
            </w:tcBorders>
            <w:shd w:val="clear" w:color="000000" w:fill="F2F2F2"/>
            <w:noWrap/>
            <w:vAlign w:val="bottom"/>
            <w:hideMark/>
          </w:tcPr>
          <w:p w14:paraId="274DAE3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A21443A"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9435384"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6E7BEC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38DB6B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EA8A5E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6F1C46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4082DFB"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8D8E779"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79482A4" w14:textId="77777777" w:rsidTr="00920494">
        <w:trPr>
          <w:trHeight w:val="66"/>
        </w:trPr>
        <w:tc>
          <w:tcPr>
            <w:tcW w:w="2767" w:type="dxa"/>
            <w:tcBorders>
              <w:top w:val="nil"/>
              <w:left w:val="nil"/>
              <w:bottom w:val="nil"/>
              <w:right w:val="nil"/>
            </w:tcBorders>
            <w:shd w:val="clear" w:color="auto" w:fill="auto"/>
            <w:noWrap/>
            <w:vAlign w:val="bottom"/>
            <w:hideMark/>
          </w:tcPr>
          <w:p w14:paraId="5035C75D"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cyaneus</w:t>
            </w:r>
            <w:proofErr w:type="spellEnd"/>
          </w:p>
        </w:tc>
        <w:tc>
          <w:tcPr>
            <w:tcW w:w="502" w:type="dxa"/>
            <w:tcBorders>
              <w:top w:val="nil"/>
              <w:left w:val="nil"/>
              <w:bottom w:val="nil"/>
              <w:right w:val="nil"/>
            </w:tcBorders>
            <w:shd w:val="clear" w:color="auto" w:fill="auto"/>
            <w:noWrap/>
            <w:vAlign w:val="bottom"/>
            <w:hideMark/>
          </w:tcPr>
          <w:p w14:paraId="3A2E0B2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36FE01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5F4C04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981292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B1584D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13959EE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DFE786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5E223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453A2AB"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1844DE1B" w14:textId="77777777" w:rsidTr="00920494">
        <w:trPr>
          <w:trHeight w:val="375"/>
        </w:trPr>
        <w:tc>
          <w:tcPr>
            <w:tcW w:w="2767" w:type="dxa"/>
            <w:tcBorders>
              <w:top w:val="nil"/>
              <w:left w:val="nil"/>
              <w:bottom w:val="nil"/>
              <w:right w:val="nil"/>
            </w:tcBorders>
            <w:shd w:val="clear" w:color="000000" w:fill="F2F2F2"/>
            <w:noWrap/>
            <w:vAlign w:val="bottom"/>
            <w:hideMark/>
          </w:tcPr>
          <w:p w14:paraId="2764A59F"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Melierax</w:t>
            </w:r>
            <w:proofErr w:type="spellEnd"/>
          </w:p>
        </w:tc>
        <w:tc>
          <w:tcPr>
            <w:tcW w:w="502" w:type="dxa"/>
            <w:tcBorders>
              <w:top w:val="nil"/>
              <w:left w:val="nil"/>
              <w:bottom w:val="nil"/>
              <w:right w:val="nil"/>
            </w:tcBorders>
            <w:shd w:val="clear" w:color="000000" w:fill="F2F2F2"/>
            <w:noWrap/>
            <w:vAlign w:val="bottom"/>
            <w:hideMark/>
          </w:tcPr>
          <w:p w14:paraId="5B3288A5"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CB1118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FF993D2"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4A8D93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CA1416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1562DD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22A221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569DB85"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9172720"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8411A24" w14:textId="77777777" w:rsidTr="00920494">
        <w:trPr>
          <w:trHeight w:val="66"/>
        </w:trPr>
        <w:tc>
          <w:tcPr>
            <w:tcW w:w="2767" w:type="dxa"/>
            <w:tcBorders>
              <w:top w:val="nil"/>
              <w:left w:val="nil"/>
              <w:bottom w:val="nil"/>
              <w:right w:val="nil"/>
            </w:tcBorders>
            <w:shd w:val="clear" w:color="auto" w:fill="auto"/>
            <w:noWrap/>
            <w:vAlign w:val="bottom"/>
            <w:hideMark/>
          </w:tcPr>
          <w:p w14:paraId="25095F5E"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canorus</w:t>
            </w:r>
            <w:proofErr w:type="spellEnd"/>
          </w:p>
        </w:tc>
        <w:tc>
          <w:tcPr>
            <w:tcW w:w="502" w:type="dxa"/>
            <w:tcBorders>
              <w:top w:val="nil"/>
              <w:left w:val="nil"/>
              <w:bottom w:val="nil"/>
              <w:right w:val="nil"/>
            </w:tcBorders>
            <w:shd w:val="clear" w:color="auto" w:fill="auto"/>
            <w:noWrap/>
            <w:vAlign w:val="bottom"/>
            <w:hideMark/>
          </w:tcPr>
          <w:p w14:paraId="739C5D68"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0B84AD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91B7E2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C3A7E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30C83C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227909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2E2553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FEBAB1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F108813"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1478206E" w14:textId="77777777" w:rsidTr="00920494">
        <w:trPr>
          <w:trHeight w:val="375"/>
        </w:trPr>
        <w:tc>
          <w:tcPr>
            <w:tcW w:w="2767" w:type="dxa"/>
            <w:tcBorders>
              <w:top w:val="nil"/>
              <w:left w:val="nil"/>
              <w:bottom w:val="nil"/>
              <w:right w:val="nil"/>
            </w:tcBorders>
            <w:shd w:val="clear" w:color="000000" w:fill="F2F2F2"/>
            <w:noWrap/>
            <w:vAlign w:val="bottom"/>
            <w:hideMark/>
          </w:tcPr>
          <w:p w14:paraId="0494BDBC"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erdix</w:t>
            </w:r>
          </w:p>
        </w:tc>
        <w:tc>
          <w:tcPr>
            <w:tcW w:w="502" w:type="dxa"/>
            <w:tcBorders>
              <w:top w:val="nil"/>
              <w:left w:val="nil"/>
              <w:bottom w:val="nil"/>
              <w:right w:val="nil"/>
            </w:tcBorders>
            <w:shd w:val="clear" w:color="000000" w:fill="F2F2F2"/>
            <w:noWrap/>
            <w:vAlign w:val="bottom"/>
            <w:hideMark/>
          </w:tcPr>
          <w:p w14:paraId="593F82ED"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48EAFB0"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20F6DADE"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93727B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3FBE37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151037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C0007B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835A705"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D5517A0"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20707C81" w14:textId="77777777" w:rsidTr="00920494">
        <w:trPr>
          <w:trHeight w:val="66"/>
        </w:trPr>
        <w:tc>
          <w:tcPr>
            <w:tcW w:w="2767" w:type="dxa"/>
            <w:tcBorders>
              <w:top w:val="nil"/>
              <w:left w:val="nil"/>
              <w:bottom w:val="nil"/>
              <w:right w:val="nil"/>
            </w:tcBorders>
            <w:shd w:val="clear" w:color="auto" w:fill="auto"/>
            <w:noWrap/>
            <w:vAlign w:val="bottom"/>
            <w:hideMark/>
          </w:tcPr>
          <w:p w14:paraId="5F80E47D"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perdix</w:t>
            </w:r>
            <w:proofErr w:type="spellEnd"/>
          </w:p>
        </w:tc>
        <w:tc>
          <w:tcPr>
            <w:tcW w:w="502" w:type="dxa"/>
            <w:tcBorders>
              <w:top w:val="nil"/>
              <w:left w:val="nil"/>
              <w:bottom w:val="nil"/>
              <w:right w:val="nil"/>
            </w:tcBorders>
            <w:shd w:val="clear" w:color="auto" w:fill="auto"/>
            <w:noWrap/>
            <w:vAlign w:val="bottom"/>
            <w:hideMark/>
          </w:tcPr>
          <w:p w14:paraId="6ECA890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AF7571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DD4D1E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885DFA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E1640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C83FE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C478FE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069543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3D1532B"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7A9993B8" w14:textId="77777777" w:rsidTr="00920494">
        <w:trPr>
          <w:trHeight w:val="375"/>
        </w:trPr>
        <w:tc>
          <w:tcPr>
            <w:tcW w:w="2767" w:type="dxa"/>
            <w:tcBorders>
              <w:top w:val="nil"/>
              <w:left w:val="nil"/>
              <w:bottom w:val="nil"/>
              <w:right w:val="nil"/>
            </w:tcBorders>
            <w:shd w:val="clear" w:color="000000" w:fill="F2F2F2"/>
            <w:noWrap/>
            <w:vAlign w:val="bottom"/>
            <w:hideMark/>
          </w:tcPr>
          <w:p w14:paraId="16651936"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3F84F6DF"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AFFA31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C1FF67A"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13F99C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FFB8A6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FF9C88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C8F53A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1887792"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B5FF07D"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1FA77108" w14:textId="77777777" w:rsidTr="00920494">
        <w:trPr>
          <w:trHeight w:val="66"/>
        </w:trPr>
        <w:tc>
          <w:tcPr>
            <w:tcW w:w="2767" w:type="dxa"/>
            <w:tcBorders>
              <w:top w:val="nil"/>
              <w:left w:val="nil"/>
              <w:bottom w:val="nil"/>
              <w:right w:val="nil"/>
            </w:tcBorders>
            <w:shd w:val="clear" w:color="auto" w:fill="auto"/>
            <w:noWrap/>
            <w:vAlign w:val="bottom"/>
            <w:hideMark/>
          </w:tcPr>
          <w:p w14:paraId="70C4EF67"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mahali</w:t>
            </w:r>
            <w:proofErr w:type="spellEnd"/>
          </w:p>
        </w:tc>
        <w:tc>
          <w:tcPr>
            <w:tcW w:w="502" w:type="dxa"/>
            <w:tcBorders>
              <w:top w:val="nil"/>
              <w:left w:val="nil"/>
              <w:bottom w:val="nil"/>
              <w:right w:val="nil"/>
            </w:tcBorders>
            <w:shd w:val="clear" w:color="auto" w:fill="auto"/>
            <w:noWrap/>
            <w:vAlign w:val="bottom"/>
            <w:hideMark/>
          </w:tcPr>
          <w:p w14:paraId="4E214278"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CFFDFC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F384AC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D9A8A3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CB44CF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F9B7C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60B7C5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1AF1BC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5C8B3D3"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3C4D001C" w14:textId="77777777" w:rsidTr="00920494">
        <w:trPr>
          <w:trHeight w:val="375"/>
        </w:trPr>
        <w:tc>
          <w:tcPr>
            <w:tcW w:w="2767" w:type="dxa"/>
            <w:tcBorders>
              <w:top w:val="nil"/>
              <w:left w:val="nil"/>
              <w:bottom w:val="nil"/>
              <w:right w:val="nil"/>
            </w:tcBorders>
            <w:shd w:val="clear" w:color="000000" w:fill="F2F2F2"/>
            <w:noWrap/>
            <w:vAlign w:val="bottom"/>
            <w:hideMark/>
          </w:tcPr>
          <w:p w14:paraId="75A80F6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B63D7E8"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05EB1ED"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5BDCB85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D9913B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495FDB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7934269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0B903A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4CF3D99"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D7AD513"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1990147D" w14:textId="77777777" w:rsidTr="00920494">
        <w:trPr>
          <w:trHeight w:val="66"/>
        </w:trPr>
        <w:tc>
          <w:tcPr>
            <w:tcW w:w="2767" w:type="dxa"/>
            <w:tcBorders>
              <w:top w:val="nil"/>
              <w:left w:val="nil"/>
              <w:bottom w:val="nil"/>
              <w:right w:val="nil"/>
            </w:tcBorders>
            <w:shd w:val="clear" w:color="auto" w:fill="auto"/>
            <w:noWrap/>
            <w:vAlign w:val="bottom"/>
            <w:hideMark/>
          </w:tcPr>
          <w:p w14:paraId="710A139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ruficeps</w:t>
            </w:r>
            <w:proofErr w:type="spellEnd"/>
          </w:p>
        </w:tc>
        <w:tc>
          <w:tcPr>
            <w:tcW w:w="502" w:type="dxa"/>
            <w:tcBorders>
              <w:top w:val="nil"/>
              <w:left w:val="nil"/>
              <w:bottom w:val="nil"/>
              <w:right w:val="nil"/>
            </w:tcBorders>
            <w:shd w:val="clear" w:color="auto" w:fill="auto"/>
            <w:noWrap/>
            <w:vAlign w:val="bottom"/>
            <w:hideMark/>
          </w:tcPr>
          <w:p w14:paraId="2A9DF3B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89AF94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C59540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9F8B44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529FD8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16F04B8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B8D92C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145440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9505314"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5730B0C3" w14:textId="77777777" w:rsidTr="00920494">
        <w:trPr>
          <w:trHeight w:val="375"/>
        </w:trPr>
        <w:tc>
          <w:tcPr>
            <w:tcW w:w="2767" w:type="dxa"/>
            <w:tcBorders>
              <w:top w:val="nil"/>
              <w:left w:val="nil"/>
              <w:bottom w:val="nil"/>
              <w:right w:val="nil"/>
            </w:tcBorders>
            <w:shd w:val="clear" w:color="000000" w:fill="F2F2F2"/>
            <w:noWrap/>
            <w:vAlign w:val="bottom"/>
            <w:hideMark/>
          </w:tcPr>
          <w:p w14:paraId="476EBA6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Saltator</w:t>
            </w:r>
          </w:p>
        </w:tc>
        <w:tc>
          <w:tcPr>
            <w:tcW w:w="502" w:type="dxa"/>
            <w:tcBorders>
              <w:top w:val="nil"/>
              <w:left w:val="nil"/>
              <w:bottom w:val="nil"/>
              <w:right w:val="nil"/>
            </w:tcBorders>
            <w:shd w:val="clear" w:color="000000" w:fill="F2F2F2"/>
            <w:noWrap/>
            <w:vAlign w:val="bottom"/>
            <w:hideMark/>
          </w:tcPr>
          <w:p w14:paraId="7DF0F333"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FAEF52C"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600666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864AFC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9B8D1B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251501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04794AB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C33D3E1"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B542C35"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5F7DC596" w14:textId="77777777" w:rsidTr="00920494">
        <w:trPr>
          <w:trHeight w:val="66"/>
        </w:trPr>
        <w:tc>
          <w:tcPr>
            <w:tcW w:w="2767" w:type="dxa"/>
            <w:tcBorders>
              <w:top w:val="nil"/>
              <w:left w:val="nil"/>
              <w:bottom w:val="nil"/>
              <w:right w:val="nil"/>
            </w:tcBorders>
            <w:shd w:val="clear" w:color="auto" w:fill="auto"/>
            <w:noWrap/>
            <w:vAlign w:val="bottom"/>
            <w:hideMark/>
          </w:tcPr>
          <w:p w14:paraId="01FA1BE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atricollis</w:t>
            </w:r>
            <w:proofErr w:type="spellEnd"/>
          </w:p>
        </w:tc>
        <w:tc>
          <w:tcPr>
            <w:tcW w:w="502" w:type="dxa"/>
            <w:tcBorders>
              <w:top w:val="nil"/>
              <w:left w:val="nil"/>
              <w:bottom w:val="nil"/>
              <w:right w:val="nil"/>
            </w:tcBorders>
            <w:shd w:val="clear" w:color="auto" w:fill="auto"/>
            <w:noWrap/>
            <w:vAlign w:val="bottom"/>
            <w:hideMark/>
          </w:tcPr>
          <w:p w14:paraId="730E534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79E82A7"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706E46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E755C4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761B1E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09F21DB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86BD86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C5A44E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E124F6C"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2525D2B3" w14:textId="77777777" w:rsidTr="00920494">
        <w:trPr>
          <w:trHeight w:val="350"/>
        </w:trPr>
        <w:tc>
          <w:tcPr>
            <w:tcW w:w="2767" w:type="dxa"/>
            <w:tcBorders>
              <w:top w:val="nil"/>
              <w:left w:val="nil"/>
              <w:bottom w:val="nil"/>
              <w:right w:val="nil"/>
            </w:tcBorders>
            <w:shd w:val="clear" w:color="000000" w:fill="F2F2F2"/>
            <w:noWrap/>
            <w:vAlign w:val="bottom"/>
            <w:hideMark/>
          </w:tcPr>
          <w:p w14:paraId="77120626"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982C6E9"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91589B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A515712"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D8637D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119E97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A1E14F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F17B51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B8B9112"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4492539"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508899E6" w14:textId="77777777" w:rsidTr="00920494">
        <w:trPr>
          <w:trHeight w:val="66"/>
        </w:trPr>
        <w:tc>
          <w:tcPr>
            <w:tcW w:w="2767" w:type="dxa"/>
            <w:tcBorders>
              <w:top w:val="nil"/>
              <w:left w:val="nil"/>
              <w:bottom w:val="nil"/>
              <w:right w:val="nil"/>
            </w:tcBorders>
            <w:shd w:val="clear" w:color="auto" w:fill="auto"/>
            <w:noWrap/>
            <w:vAlign w:val="bottom"/>
            <w:hideMark/>
          </w:tcPr>
          <w:p w14:paraId="3710F272"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guttata</w:t>
            </w:r>
          </w:p>
        </w:tc>
        <w:tc>
          <w:tcPr>
            <w:tcW w:w="502" w:type="dxa"/>
            <w:tcBorders>
              <w:top w:val="nil"/>
              <w:left w:val="nil"/>
              <w:bottom w:val="nil"/>
              <w:right w:val="nil"/>
            </w:tcBorders>
            <w:shd w:val="clear" w:color="auto" w:fill="auto"/>
            <w:noWrap/>
            <w:vAlign w:val="bottom"/>
            <w:hideMark/>
          </w:tcPr>
          <w:p w14:paraId="2031DBF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3CFDFA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8C301F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C2F892A"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6AE1D0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9D3AE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4AE8F50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0CC9D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3A8DF3B"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5A2A69AD" w14:textId="77777777" w:rsidTr="00920494">
        <w:trPr>
          <w:trHeight w:val="374"/>
        </w:trPr>
        <w:tc>
          <w:tcPr>
            <w:tcW w:w="2767" w:type="dxa"/>
            <w:tcBorders>
              <w:top w:val="nil"/>
              <w:left w:val="nil"/>
              <w:bottom w:val="nil"/>
              <w:right w:val="nil"/>
            </w:tcBorders>
            <w:shd w:val="clear" w:color="000000" w:fill="F2F2F2"/>
            <w:noWrap/>
            <w:vAlign w:val="bottom"/>
            <w:hideMark/>
          </w:tcPr>
          <w:p w14:paraId="2384E0A0"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Turdoides</w:t>
            </w:r>
            <w:proofErr w:type="spellEnd"/>
            <w:r w:rsidRPr="002A7D6A">
              <w:rPr>
                <w:rFonts w:ascii="Times New Roman" w:eastAsia="Times New Roman" w:hAnsi="Times New Roman" w:cs="Times New Roman"/>
                <w:b/>
                <w:bCs/>
                <w:i/>
                <w:iCs/>
                <w:lang w:eastAsia="en-CA"/>
              </w:rPr>
              <w:t xml:space="preserve"> </w:t>
            </w:r>
          </w:p>
        </w:tc>
        <w:tc>
          <w:tcPr>
            <w:tcW w:w="502" w:type="dxa"/>
            <w:tcBorders>
              <w:top w:val="nil"/>
              <w:left w:val="nil"/>
              <w:bottom w:val="nil"/>
              <w:right w:val="nil"/>
            </w:tcBorders>
            <w:shd w:val="clear" w:color="000000" w:fill="F2F2F2"/>
            <w:noWrap/>
            <w:vAlign w:val="bottom"/>
            <w:hideMark/>
          </w:tcPr>
          <w:p w14:paraId="3BAA2C52"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A73299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F0F83F5"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114642B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F7B4CD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8408BF5"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F460F6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DC963EA"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20AFA1F"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3D96CA54" w14:textId="77777777" w:rsidTr="00920494">
        <w:trPr>
          <w:trHeight w:val="66"/>
        </w:trPr>
        <w:tc>
          <w:tcPr>
            <w:tcW w:w="2767" w:type="dxa"/>
            <w:tcBorders>
              <w:top w:val="nil"/>
              <w:left w:val="nil"/>
              <w:bottom w:val="nil"/>
              <w:right w:val="nil"/>
            </w:tcBorders>
            <w:shd w:val="clear" w:color="auto" w:fill="auto"/>
            <w:noWrap/>
            <w:vAlign w:val="bottom"/>
            <w:hideMark/>
          </w:tcPr>
          <w:p w14:paraId="2824F9B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affinis</w:t>
            </w:r>
            <w:proofErr w:type="spellEnd"/>
          </w:p>
        </w:tc>
        <w:tc>
          <w:tcPr>
            <w:tcW w:w="502" w:type="dxa"/>
            <w:tcBorders>
              <w:top w:val="nil"/>
              <w:left w:val="nil"/>
              <w:bottom w:val="nil"/>
              <w:right w:val="nil"/>
            </w:tcBorders>
            <w:shd w:val="clear" w:color="auto" w:fill="auto"/>
            <w:noWrap/>
            <w:vAlign w:val="bottom"/>
            <w:hideMark/>
          </w:tcPr>
          <w:p w14:paraId="2D8C186D"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291E39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1D5EBF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C9DB7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8F5265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FCBD33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97273A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6CC31A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29A896C"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5DB53363" w14:textId="77777777" w:rsidTr="00920494">
        <w:trPr>
          <w:trHeight w:val="66"/>
        </w:trPr>
        <w:tc>
          <w:tcPr>
            <w:tcW w:w="2767" w:type="dxa"/>
            <w:tcBorders>
              <w:top w:val="nil"/>
              <w:left w:val="nil"/>
              <w:bottom w:val="nil"/>
              <w:right w:val="nil"/>
            </w:tcBorders>
            <w:shd w:val="clear" w:color="auto" w:fill="auto"/>
            <w:noWrap/>
            <w:vAlign w:val="bottom"/>
            <w:hideMark/>
          </w:tcPr>
          <w:p w14:paraId="5CDCC70A"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bicolor</w:t>
            </w:r>
          </w:p>
        </w:tc>
        <w:tc>
          <w:tcPr>
            <w:tcW w:w="502" w:type="dxa"/>
            <w:tcBorders>
              <w:top w:val="nil"/>
              <w:left w:val="nil"/>
              <w:bottom w:val="nil"/>
              <w:right w:val="nil"/>
            </w:tcBorders>
            <w:shd w:val="clear" w:color="auto" w:fill="auto"/>
            <w:noWrap/>
            <w:vAlign w:val="bottom"/>
            <w:hideMark/>
          </w:tcPr>
          <w:p w14:paraId="1CCCB24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3DF6FD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DD220C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13F9F5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0D0F03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4A9D95B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A84D4B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4E0238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5C0BA3A"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2A7D6A" w:rsidRPr="002A7D6A" w14:paraId="6DACC6F2" w14:textId="77777777" w:rsidTr="00920494">
        <w:trPr>
          <w:trHeight w:val="66"/>
        </w:trPr>
        <w:tc>
          <w:tcPr>
            <w:tcW w:w="2767" w:type="dxa"/>
            <w:tcBorders>
              <w:top w:val="nil"/>
              <w:left w:val="nil"/>
              <w:bottom w:val="nil"/>
              <w:right w:val="nil"/>
            </w:tcBorders>
            <w:shd w:val="clear" w:color="auto" w:fill="auto"/>
            <w:noWrap/>
            <w:vAlign w:val="bottom"/>
            <w:hideMark/>
          </w:tcPr>
          <w:p w14:paraId="0B814186"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triata</w:t>
            </w:r>
          </w:p>
        </w:tc>
        <w:tc>
          <w:tcPr>
            <w:tcW w:w="502" w:type="dxa"/>
            <w:tcBorders>
              <w:top w:val="nil"/>
              <w:left w:val="nil"/>
              <w:bottom w:val="nil"/>
              <w:right w:val="nil"/>
            </w:tcBorders>
            <w:shd w:val="clear" w:color="auto" w:fill="auto"/>
            <w:noWrap/>
            <w:vAlign w:val="bottom"/>
            <w:hideMark/>
          </w:tcPr>
          <w:p w14:paraId="78BB5C0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6C5D0F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2DEF0A9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6773CA5"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75E595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2996187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34D64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C0E691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FE19F65"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2A7D6A" w:rsidRPr="002A7D6A" w14:paraId="2EAF5B92" w14:textId="77777777" w:rsidTr="00920494">
        <w:trPr>
          <w:trHeight w:val="66"/>
        </w:trPr>
        <w:tc>
          <w:tcPr>
            <w:tcW w:w="2767" w:type="dxa"/>
            <w:tcBorders>
              <w:top w:val="nil"/>
              <w:left w:val="nil"/>
              <w:bottom w:val="nil"/>
              <w:right w:val="nil"/>
            </w:tcBorders>
            <w:shd w:val="clear" w:color="auto" w:fill="auto"/>
            <w:noWrap/>
            <w:vAlign w:val="bottom"/>
            <w:hideMark/>
          </w:tcPr>
          <w:p w14:paraId="18592947" w14:textId="77777777" w:rsidR="002A7D6A" w:rsidRPr="002A7D6A" w:rsidRDefault="002A7D6A" w:rsidP="00920494">
            <w:pPr>
              <w:spacing w:line="240" w:lineRule="auto"/>
              <w:jc w:val="right"/>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2F9149E8" w14:textId="77777777" w:rsidR="002A7D6A" w:rsidRPr="002A7D6A" w:rsidRDefault="002A7D6A" w:rsidP="00920494">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73CD1D33" w14:textId="77777777" w:rsidR="002A7D6A" w:rsidRPr="002A7D6A" w:rsidRDefault="002A7D6A" w:rsidP="00920494">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1EE61827"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7C3955EC"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3EA2430F"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71F367E5"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21E5A70B"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02460560"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5348E613" w14:textId="77777777" w:rsidR="002A7D6A" w:rsidRPr="002A7D6A" w:rsidRDefault="002A7D6A" w:rsidP="00920494">
            <w:pPr>
              <w:spacing w:line="240" w:lineRule="auto"/>
              <w:rPr>
                <w:rFonts w:ascii="Times New Roman" w:eastAsia="Times New Roman" w:hAnsi="Times New Roman" w:cs="Times New Roman"/>
                <w:sz w:val="24"/>
                <w:szCs w:val="24"/>
                <w:lang w:eastAsia="en-CA"/>
              </w:rPr>
            </w:pPr>
          </w:p>
        </w:tc>
      </w:tr>
      <w:tr w:rsidR="002A7D6A" w:rsidRPr="002A7D6A" w14:paraId="651A5D47" w14:textId="77777777" w:rsidTr="00920494">
        <w:trPr>
          <w:trHeight w:val="375"/>
        </w:trPr>
        <w:tc>
          <w:tcPr>
            <w:tcW w:w="2767" w:type="dxa"/>
            <w:tcBorders>
              <w:top w:val="nil"/>
              <w:left w:val="nil"/>
              <w:bottom w:val="single" w:sz="4" w:space="0" w:color="A6A6A6"/>
              <w:right w:val="nil"/>
            </w:tcBorders>
            <w:shd w:val="clear" w:color="auto" w:fill="auto"/>
            <w:noWrap/>
            <w:vAlign w:val="bottom"/>
            <w:hideMark/>
          </w:tcPr>
          <w:p w14:paraId="1858B367" w14:textId="0724BE0F"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M</w:t>
            </w:r>
            <w:r w:rsidR="00536841">
              <w:rPr>
                <w:rFonts w:ascii="Times New Roman" w:eastAsia="Times New Roman" w:hAnsi="Times New Roman" w:cs="Times New Roman"/>
                <w:b/>
                <w:bCs/>
                <w:sz w:val="24"/>
                <w:szCs w:val="24"/>
                <w:lang w:eastAsia="en-CA"/>
              </w:rPr>
              <w:t>ammalian</w:t>
            </w:r>
          </w:p>
        </w:tc>
        <w:tc>
          <w:tcPr>
            <w:tcW w:w="502" w:type="dxa"/>
            <w:tcBorders>
              <w:top w:val="nil"/>
              <w:left w:val="nil"/>
              <w:bottom w:val="single" w:sz="4" w:space="0" w:color="A6A6A6"/>
              <w:right w:val="nil"/>
            </w:tcBorders>
            <w:shd w:val="clear" w:color="auto" w:fill="auto"/>
            <w:noWrap/>
            <w:vAlign w:val="bottom"/>
            <w:hideMark/>
          </w:tcPr>
          <w:p w14:paraId="1DE73536"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9F11456"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0A5F82A"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A2E43B1"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1BE7AE6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21960E2"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2A686EF"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0993479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722DE0EA" w14:textId="77777777" w:rsidR="002A7D6A" w:rsidRPr="002A7D6A" w:rsidRDefault="002A7D6A" w:rsidP="00920494">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r>
      <w:tr w:rsidR="002A7D6A" w:rsidRPr="002A7D6A" w14:paraId="50272CC4" w14:textId="77777777" w:rsidTr="00920494">
        <w:trPr>
          <w:trHeight w:val="208"/>
        </w:trPr>
        <w:tc>
          <w:tcPr>
            <w:tcW w:w="2767" w:type="dxa"/>
            <w:tcBorders>
              <w:top w:val="nil"/>
              <w:left w:val="nil"/>
              <w:bottom w:val="nil"/>
              <w:right w:val="nil"/>
            </w:tcBorders>
            <w:shd w:val="clear" w:color="000000" w:fill="F2F2F2"/>
            <w:noWrap/>
            <w:vAlign w:val="bottom"/>
            <w:hideMark/>
          </w:tcPr>
          <w:p w14:paraId="3F7958C4"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Cercopithecus</w:t>
            </w:r>
          </w:p>
        </w:tc>
        <w:tc>
          <w:tcPr>
            <w:tcW w:w="502" w:type="dxa"/>
            <w:tcBorders>
              <w:top w:val="nil"/>
              <w:left w:val="nil"/>
              <w:bottom w:val="nil"/>
              <w:right w:val="nil"/>
            </w:tcBorders>
            <w:shd w:val="clear" w:color="000000" w:fill="F2F2F2"/>
            <w:noWrap/>
            <w:vAlign w:val="bottom"/>
            <w:hideMark/>
          </w:tcPr>
          <w:p w14:paraId="2D4F273A"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0A0B59C"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063FDD5"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70DBE4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548905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BD6337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3806E1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10C1B61"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8834CD4"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06662E5C" w14:textId="77777777" w:rsidTr="00920494">
        <w:trPr>
          <w:trHeight w:val="66"/>
        </w:trPr>
        <w:tc>
          <w:tcPr>
            <w:tcW w:w="2767" w:type="dxa"/>
            <w:tcBorders>
              <w:top w:val="nil"/>
              <w:left w:val="nil"/>
              <w:bottom w:val="nil"/>
              <w:right w:val="nil"/>
            </w:tcBorders>
            <w:shd w:val="clear" w:color="auto" w:fill="auto"/>
            <w:noWrap/>
            <w:vAlign w:val="bottom"/>
            <w:hideMark/>
          </w:tcPr>
          <w:p w14:paraId="09ED4D8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 xml:space="preserve">aethiops </w:t>
            </w:r>
            <w:proofErr w:type="spellStart"/>
            <w:r w:rsidRPr="002A7D6A">
              <w:rPr>
                <w:rFonts w:ascii="Times New Roman" w:eastAsia="Times New Roman" w:hAnsi="Times New Roman" w:cs="Times New Roman"/>
                <w:i/>
                <w:iCs/>
                <w:lang w:eastAsia="en-CA"/>
              </w:rPr>
              <w:t>sabaeus</w:t>
            </w:r>
            <w:proofErr w:type="spellEnd"/>
          </w:p>
        </w:tc>
        <w:tc>
          <w:tcPr>
            <w:tcW w:w="502" w:type="dxa"/>
            <w:tcBorders>
              <w:top w:val="nil"/>
              <w:left w:val="nil"/>
              <w:bottom w:val="nil"/>
              <w:right w:val="nil"/>
            </w:tcBorders>
            <w:shd w:val="clear" w:color="auto" w:fill="auto"/>
            <w:noWrap/>
            <w:vAlign w:val="bottom"/>
            <w:hideMark/>
          </w:tcPr>
          <w:p w14:paraId="6FC4AE60"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76293C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BCB4F1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1A72357"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4039A9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694E98D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749CE2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576F03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EEAF282"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6A634CD0" w14:textId="77777777" w:rsidTr="00920494">
        <w:trPr>
          <w:trHeight w:val="375"/>
        </w:trPr>
        <w:tc>
          <w:tcPr>
            <w:tcW w:w="2767" w:type="dxa"/>
            <w:tcBorders>
              <w:top w:val="nil"/>
              <w:left w:val="nil"/>
              <w:bottom w:val="nil"/>
              <w:right w:val="nil"/>
            </w:tcBorders>
            <w:shd w:val="clear" w:color="000000" w:fill="F2F2F2"/>
            <w:noWrap/>
            <w:vAlign w:val="bottom"/>
            <w:hideMark/>
          </w:tcPr>
          <w:p w14:paraId="190D3DB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Helogale</w:t>
            </w:r>
            <w:proofErr w:type="spellEnd"/>
          </w:p>
        </w:tc>
        <w:tc>
          <w:tcPr>
            <w:tcW w:w="502" w:type="dxa"/>
            <w:tcBorders>
              <w:top w:val="nil"/>
              <w:left w:val="nil"/>
              <w:bottom w:val="nil"/>
              <w:right w:val="nil"/>
            </w:tcBorders>
            <w:shd w:val="clear" w:color="000000" w:fill="F2F2F2"/>
            <w:noWrap/>
            <w:vAlign w:val="bottom"/>
            <w:hideMark/>
          </w:tcPr>
          <w:p w14:paraId="2C04609B"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EFAE1B7"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9B2074B"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DCE8B9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7CE9E75"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CA1F71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C91590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F10CD9C"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72ACCDE2"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60DCE7AD" w14:textId="77777777" w:rsidTr="00920494">
        <w:trPr>
          <w:trHeight w:val="66"/>
        </w:trPr>
        <w:tc>
          <w:tcPr>
            <w:tcW w:w="2767" w:type="dxa"/>
            <w:tcBorders>
              <w:top w:val="nil"/>
              <w:left w:val="nil"/>
              <w:bottom w:val="nil"/>
              <w:right w:val="nil"/>
            </w:tcBorders>
            <w:shd w:val="clear" w:color="auto" w:fill="auto"/>
            <w:noWrap/>
            <w:vAlign w:val="bottom"/>
            <w:hideMark/>
          </w:tcPr>
          <w:p w14:paraId="7E86AF2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parvula</w:t>
            </w:r>
            <w:proofErr w:type="spellEnd"/>
          </w:p>
        </w:tc>
        <w:tc>
          <w:tcPr>
            <w:tcW w:w="502" w:type="dxa"/>
            <w:tcBorders>
              <w:top w:val="nil"/>
              <w:left w:val="nil"/>
              <w:bottom w:val="nil"/>
              <w:right w:val="nil"/>
            </w:tcBorders>
            <w:shd w:val="clear" w:color="auto" w:fill="auto"/>
            <w:noWrap/>
            <w:vAlign w:val="bottom"/>
            <w:hideMark/>
          </w:tcPr>
          <w:p w14:paraId="0FFBA64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4276DC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1100" w:type="dxa"/>
            <w:tcBorders>
              <w:top w:val="nil"/>
              <w:left w:val="nil"/>
              <w:bottom w:val="nil"/>
              <w:right w:val="nil"/>
            </w:tcBorders>
            <w:shd w:val="clear" w:color="auto" w:fill="auto"/>
            <w:noWrap/>
            <w:vAlign w:val="bottom"/>
            <w:hideMark/>
          </w:tcPr>
          <w:p w14:paraId="37AB3FA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FB62477"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9A1BC8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261" w:type="dxa"/>
            <w:tcBorders>
              <w:top w:val="nil"/>
              <w:left w:val="nil"/>
              <w:bottom w:val="nil"/>
              <w:right w:val="nil"/>
            </w:tcBorders>
            <w:shd w:val="clear" w:color="auto" w:fill="auto"/>
            <w:noWrap/>
            <w:vAlign w:val="bottom"/>
            <w:hideMark/>
          </w:tcPr>
          <w:p w14:paraId="5CCB467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D5B038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27A2D95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D779D5E"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r>
      <w:tr w:rsidR="002A7D6A" w:rsidRPr="002A7D6A" w14:paraId="075BA0C7" w14:textId="77777777" w:rsidTr="00920494">
        <w:trPr>
          <w:trHeight w:val="194"/>
        </w:trPr>
        <w:tc>
          <w:tcPr>
            <w:tcW w:w="2767" w:type="dxa"/>
            <w:tcBorders>
              <w:top w:val="nil"/>
              <w:left w:val="nil"/>
              <w:bottom w:val="nil"/>
              <w:right w:val="nil"/>
            </w:tcBorders>
            <w:shd w:val="clear" w:color="000000" w:fill="F2F2F2"/>
            <w:noWrap/>
            <w:vAlign w:val="bottom"/>
            <w:hideMark/>
          </w:tcPr>
          <w:p w14:paraId="15B0D176"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xml:space="preserve">Suricata </w:t>
            </w:r>
          </w:p>
        </w:tc>
        <w:tc>
          <w:tcPr>
            <w:tcW w:w="502" w:type="dxa"/>
            <w:tcBorders>
              <w:top w:val="nil"/>
              <w:left w:val="nil"/>
              <w:bottom w:val="nil"/>
              <w:right w:val="nil"/>
            </w:tcBorders>
            <w:shd w:val="clear" w:color="000000" w:fill="F2F2F2"/>
            <w:noWrap/>
            <w:vAlign w:val="bottom"/>
            <w:hideMark/>
          </w:tcPr>
          <w:p w14:paraId="3B6047C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7AE61B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7E70A02"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577E3D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36C855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54483D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083C1F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9B6587D"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36D68D6"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5E74BAFD" w14:textId="77777777" w:rsidTr="00920494">
        <w:trPr>
          <w:trHeight w:val="66"/>
        </w:trPr>
        <w:tc>
          <w:tcPr>
            <w:tcW w:w="2767" w:type="dxa"/>
            <w:tcBorders>
              <w:top w:val="nil"/>
              <w:left w:val="nil"/>
              <w:bottom w:val="nil"/>
              <w:right w:val="nil"/>
            </w:tcBorders>
            <w:shd w:val="clear" w:color="auto" w:fill="auto"/>
            <w:noWrap/>
            <w:vAlign w:val="bottom"/>
            <w:hideMark/>
          </w:tcPr>
          <w:p w14:paraId="6133AD4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suricatta</w:t>
            </w:r>
            <w:proofErr w:type="spellEnd"/>
          </w:p>
        </w:tc>
        <w:tc>
          <w:tcPr>
            <w:tcW w:w="502" w:type="dxa"/>
            <w:tcBorders>
              <w:top w:val="nil"/>
              <w:left w:val="nil"/>
              <w:bottom w:val="nil"/>
              <w:right w:val="nil"/>
            </w:tcBorders>
            <w:shd w:val="clear" w:color="auto" w:fill="auto"/>
            <w:noWrap/>
            <w:vAlign w:val="bottom"/>
            <w:hideMark/>
          </w:tcPr>
          <w:p w14:paraId="168ABB4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340829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c>
          <w:tcPr>
            <w:tcW w:w="1100" w:type="dxa"/>
            <w:tcBorders>
              <w:top w:val="nil"/>
              <w:left w:val="nil"/>
              <w:bottom w:val="nil"/>
              <w:right w:val="nil"/>
            </w:tcBorders>
            <w:shd w:val="clear" w:color="auto" w:fill="auto"/>
            <w:noWrap/>
            <w:vAlign w:val="bottom"/>
            <w:hideMark/>
          </w:tcPr>
          <w:p w14:paraId="3CDFB4B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6D25086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C13B0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5002581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4F9DD9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380" w:type="dxa"/>
            <w:tcBorders>
              <w:top w:val="nil"/>
              <w:left w:val="nil"/>
              <w:bottom w:val="nil"/>
              <w:right w:val="nil"/>
            </w:tcBorders>
            <w:shd w:val="clear" w:color="auto" w:fill="auto"/>
            <w:noWrap/>
            <w:vAlign w:val="bottom"/>
            <w:hideMark/>
          </w:tcPr>
          <w:p w14:paraId="00B7D4E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76EBDD1"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7</w:t>
            </w:r>
          </w:p>
        </w:tc>
      </w:tr>
      <w:tr w:rsidR="002A7D6A" w:rsidRPr="002A7D6A" w14:paraId="72C492BE" w14:textId="77777777" w:rsidTr="00920494">
        <w:trPr>
          <w:trHeight w:val="190"/>
        </w:trPr>
        <w:tc>
          <w:tcPr>
            <w:tcW w:w="2767" w:type="dxa"/>
            <w:tcBorders>
              <w:top w:val="nil"/>
              <w:left w:val="nil"/>
              <w:bottom w:val="nil"/>
              <w:right w:val="nil"/>
            </w:tcBorders>
            <w:shd w:val="clear" w:color="auto" w:fill="auto"/>
            <w:noWrap/>
            <w:vAlign w:val="bottom"/>
            <w:hideMark/>
          </w:tcPr>
          <w:p w14:paraId="3F366CDD" w14:textId="77777777" w:rsidR="002A7D6A" w:rsidRPr="002A7D6A" w:rsidRDefault="002A7D6A" w:rsidP="00920494">
            <w:pPr>
              <w:spacing w:line="240" w:lineRule="auto"/>
              <w:jc w:val="right"/>
              <w:rPr>
                <w:rFonts w:ascii="Times New Roman" w:eastAsia="Times New Roman" w:hAnsi="Times New Roman" w:cs="Times New Roman"/>
                <w:lang w:eastAsia="en-CA"/>
              </w:rPr>
            </w:pPr>
          </w:p>
        </w:tc>
        <w:tc>
          <w:tcPr>
            <w:tcW w:w="502" w:type="dxa"/>
            <w:tcBorders>
              <w:top w:val="nil"/>
              <w:left w:val="nil"/>
              <w:bottom w:val="nil"/>
              <w:right w:val="nil"/>
            </w:tcBorders>
            <w:shd w:val="clear" w:color="auto" w:fill="auto"/>
            <w:noWrap/>
            <w:vAlign w:val="bottom"/>
            <w:hideMark/>
          </w:tcPr>
          <w:p w14:paraId="25FB407D"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32E5CBF6"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34CE59F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B5DF1A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0D8CB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8DBD63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4B4F8D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DBBC85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801A930" w14:textId="77777777" w:rsidR="002A7D6A" w:rsidRPr="002A7D6A" w:rsidRDefault="002A7D6A" w:rsidP="00920494">
            <w:pPr>
              <w:spacing w:line="240" w:lineRule="auto"/>
              <w:rPr>
                <w:rFonts w:ascii="Times New Roman" w:eastAsia="Times New Roman" w:hAnsi="Times New Roman" w:cs="Times New Roman"/>
                <w:lang w:eastAsia="en-CA"/>
              </w:rPr>
            </w:pPr>
          </w:p>
        </w:tc>
      </w:tr>
      <w:tr w:rsidR="002A7D6A" w:rsidRPr="002A7D6A" w14:paraId="001B0BD7" w14:textId="77777777" w:rsidTr="00920494">
        <w:trPr>
          <w:trHeight w:val="158"/>
        </w:trPr>
        <w:tc>
          <w:tcPr>
            <w:tcW w:w="2767" w:type="dxa"/>
            <w:tcBorders>
              <w:top w:val="single" w:sz="4" w:space="0" w:color="A6A6A6"/>
              <w:left w:val="nil"/>
              <w:bottom w:val="nil"/>
              <w:right w:val="nil"/>
            </w:tcBorders>
            <w:shd w:val="clear" w:color="D9D9D9" w:fill="D9D9D9"/>
            <w:noWrap/>
            <w:vAlign w:val="bottom"/>
            <w:hideMark/>
          </w:tcPr>
          <w:p w14:paraId="7A3E6A0C"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4777454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45A94C18"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0AD9215E"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46E1D529"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60BB60B5"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0F79DF4A"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5177E41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7F750CE8"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487D0AFB" w14:textId="77777777" w:rsidR="002A7D6A" w:rsidRPr="002A7D6A" w:rsidRDefault="002A7D6A" w:rsidP="00920494">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42</w:t>
            </w:r>
          </w:p>
        </w:tc>
      </w:tr>
    </w:tbl>
    <w:p w14:paraId="28A1E39D" w14:textId="77777777" w:rsidR="002A7D6A" w:rsidRPr="002A7D6A" w:rsidRDefault="002A7D6A" w:rsidP="002A7D6A">
      <w:pPr>
        <w:pStyle w:val="SectionText"/>
        <w:sectPr w:rsidR="002A7D6A" w:rsidRPr="002A7D6A" w:rsidSect="002A7D6A">
          <w:headerReference w:type="default" r:id="rId16"/>
          <w:pgSz w:w="12240" w:h="15840" w:code="1"/>
          <w:pgMar w:top="720" w:right="720" w:bottom="720" w:left="720" w:header="709" w:footer="709" w:gutter="0"/>
          <w:cols w:space="708"/>
          <w:docGrid w:linePitch="360"/>
        </w:sectPr>
      </w:pPr>
    </w:p>
    <w:p w14:paraId="307C50A4" w14:textId="77777777" w:rsidR="002A7D6A" w:rsidRDefault="002A7D6A" w:rsidP="002A7D6A">
      <w:pPr>
        <w:pStyle w:val="SectionText"/>
        <w:spacing w:line="480" w:lineRule="auto"/>
      </w:pPr>
      <w:r w:rsidRPr="002A7D6A">
        <w:lastRenderedPageBreak/>
        <w:t xml:space="preserve">To follow up on </w:t>
      </w:r>
      <w:proofErr w:type="spellStart"/>
      <w:r w:rsidRPr="002A7D6A">
        <w:t>Bednekoff’s</w:t>
      </w:r>
      <w:proofErr w:type="spellEnd"/>
      <w:r w:rsidRPr="002A7D6A">
        <w:t xml:space="preserve"> review on sentinel behaviour </w:t>
      </w:r>
      <w:r w:rsidRPr="002A7D6A">
        <w:fldChar w:fldCharType="begin"/>
      </w:r>
      <w:r w:rsidRPr="002A7D6A">
        <w:instrText xml:space="preserve"> ADDIN ZOTERO_ITEM CSL_CITATION {"citationID":"xtrcQq5p","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we recorded the number of studies that explicitly mentioned ‘coordination’ as a characteristic element of sentinel behaviour. Only 33% of the articles retained in this review (14 out of 42 articles) fitted this criterion. An upward trend was observed after 2017, though this trend was not reflected by a decrease in the number of articles published that did not include coordination as a defining feature of sentinel behaviour (</w:t>
      </w:r>
      <w:r w:rsidRPr="002A7D6A">
        <w:fldChar w:fldCharType="begin"/>
      </w:r>
      <w:r w:rsidRPr="002A7D6A">
        <w:instrText xml:space="preserve"> REF _Ref162209621 \h </w:instrText>
      </w:r>
      <w:r w:rsidRPr="002A7D6A">
        <w:fldChar w:fldCharType="separate"/>
      </w:r>
      <w:r w:rsidRPr="002A7D6A">
        <w:t>Figure S</w:t>
      </w:r>
      <w:r w:rsidRPr="002A7D6A">
        <w:rPr>
          <w:noProof/>
        </w:rPr>
        <w:t>1</w:t>
      </w:r>
      <w:r w:rsidRPr="002A7D6A">
        <w:fldChar w:fldCharType="end"/>
      </w:r>
      <w:r w:rsidRPr="002A7D6A">
        <w:t>).</w:t>
      </w:r>
    </w:p>
    <w:p w14:paraId="0BA61FBD" w14:textId="49E34FE1" w:rsidR="002A7D6A" w:rsidRDefault="002A7D6A" w:rsidP="002A7D6A">
      <w:pPr>
        <w:pStyle w:val="SectionText"/>
        <w:spacing w:line="480" w:lineRule="auto"/>
      </w:pPr>
      <w:r w:rsidRPr="002A7D6A">
        <w:t xml:space="preserve"> </w:t>
      </w:r>
    </w:p>
    <w:p w14:paraId="4A8456EC" w14:textId="77777777" w:rsidR="002A7D6A" w:rsidRDefault="002A7D6A" w:rsidP="002A7D6A">
      <w:pPr>
        <w:pStyle w:val="SectionText"/>
        <w:spacing w:line="480" w:lineRule="auto"/>
        <w:sectPr w:rsidR="002A7D6A" w:rsidSect="002A7D6A">
          <w:headerReference w:type="default" r:id="rId17"/>
          <w:pgSz w:w="12240" w:h="15840"/>
          <w:pgMar w:top="1440" w:right="1440" w:bottom="1440" w:left="1440" w:header="720" w:footer="720" w:gutter="0"/>
          <w:cols w:space="720"/>
        </w:sectPr>
      </w:pPr>
    </w:p>
    <w:p w14:paraId="25BC536B" w14:textId="77777777" w:rsidR="002A7D6A" w:rsidRPr="002A7D6A" w:rsidRDefault="002A7D6A" w:rsidP="002A7D6A">
      <w:pPr>
        <w:pStyle w:val="SectionTitle"/>
        <w:spacing w:after="0" w:line="480" w:lineRule="auto"/>
        <w:rPr>
          <w:color w:val="auto"/>
          <w:u w:val="none"/>
        </w:rPr>
      </w:pPr>
      <w:bookmarkStart w:id="22" w:name="_Toc162794590"/>
      <w:r w:rsidRPr="002A7D6A">
        <w:rPr>
          <w:color w:val="auto"/>
        </w:rPr>
        <w:lastRenderedPageBreak/>
        <w:t>Discussion</w:t>
      </w:r>
      <w:bookmarkEnd w:id="22"/>
    </w:p>
    <w:p w14:paraId="44D8FCD3" w14:textId="77777777" w:rsidR="002A7D6A" w:rsidRPr="002A7D6A" w:rsidRDefault="002A7D6A" w:rsidP="002A7D6A">
      <w:pPr>
        <w:pStyle w:val="SectionSubtitle"/>
        <w:spacing w:after="0" w:line="480" w:lineRule="auto"/>
        <w:rPr>
          <w:color w:val="auto"/>
          <w:u w:val="none"/>
        </w:rPr>
      </w:pPr>
      <w:bookmarkStart w:id="23" w:name="_Toc162794591"/>
      <w:r w:rsidRPr="002A7D6A">
        <w:rPr>
          <w:color w:val="auto"/>
          <w:u w:val="none"/>
        </w:rPr>
        <w:t>Intrinsic Factors</w:t>
      </w:r>
      <w:bookmarkEnd w:id="23"/>
    </w:p>
    <w:p w14:paraId="5367F308" w14:textId="6B6F515D" w:rsidR="002A7D6A" w:rsidRPr="002A7D6A" w:rsidRDefault="002A7D6A" w:rsidP="002A7D6A">
      <w:pPr>
        <w:pStyle w:val="SectionText"/>
        <w:spacing w:line="480" w:lineRule="auto"/>
      </w:pPr>
      <w:r w:rsidRPr="002A7D6A">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2A7D6A">
        <w:fldChar w:fldCharType="begin"/>
      </w:r>
      <w:r w:rsidRPr="002A7D6A">
        <w:instrText xml:space="preserve"> ADDIN ZOTERO_ITEM CSL_CITATION {"citationID":"vyMmGZL9","properties":{"formattedCitation":"(Burt, 1996; Burton &amp; Yasukawa, 2001; Gaston, 1977; Horrocks &amp; Hunte, 1986; Mainwaring &amp; Griffith, 2013; Walker et al., 2016; Yasukawa et al., 1992)","plainCitation":"(Burt, 1996; Burton &amp; Yasukawa, 2001; Gaston, 1977; Horrocks &amp; Hunte, 1986; Mainwaring &amp; Griffith, 2013; Walker et al., 2016; Yasukawa et al., 1992)","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citation-key":"burtonPredatorEarlyWarning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Burt, 1996; Burton &amp; Yasukawa, 2001; Gaston, 1977; Horrocks &amp; Hunte, 1986; Mainwaring &amp; Griffith, 2013; Walker et al., 2016; Yasukawa et al., 1992)</w:t>
      </w:r>
      <w:r w:rsidRPr="002A7D6A">
        <w:fldChar w:fldCharType="end"/>
      </w:r>
      <w:r w:rsidRPr="002A7D6A">
        <w:t xml:space="preserve">. The difference in sentinel behaviour can be attributed to differences in energetic investment between sexes, with males having more energy available for activities outside of reproduction </w:t>
      </w:r>
      <w:r w:rsidRPr="002A7D6A">
        <w:fldChar w:fldCharType="begin"/>
      </w:r>
      <w:r w:rsidRPr="002A7D6A">
        <w:instrText xml:space="preserve"> ADDIN ZOTERO_ITEM CSL_CITATION {"citationID":"obvOQs64","properties":{"formattedCitation":"(Walker et al., 2016)","plainCitation":"(Walker et al., 2016)","noteIndex":0},"citationItems":[{"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Male reproduction is less energetically costly than for females (sperm vs. egg production) resulting in additional energy that can be allocated towards other behaviours including sentineling. In red-winged blackbirds (</w:t>
      </w:r>
      <w:r w:rsidRPr="002A7D6A">
        <w:rPr>
          <w:i/>
        </w:rPr>
        <w:t>Agelaius phoeniceus</w:t>
      </w:r>
      <w:r w:rsidRPr="002A7D6A">
        <w:t xml:space="preserve">), males assume the role of nest guarding through sentinel behaviour, with nest success associated with closer and higher perches </w:t>
      </w:r>
      <w:r w:rsidRPr="002A7D6A">
        <w:fldChar w:fldCharType="begin"/>
      </w:r>
      <w:r w:rsidRPr="002A7D6A">
        <w:instrText xml:space="preserve"> ADDIN ZOTERO_ITEM CSL_CITATION {"citationID":"4C8dTWOk","properties":{"formattedCitation":"(Yasukawa et al., 1992)","plainCitation":"(Yasukawa et al., 1992)","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label":"page"}],"schema":"https://github.com/citation-style-language/schema/raw/master/csl-citation.json"} </w:instrText>
      </w:r>
      <w:r w:rsidRPr="002A7D6A">
        <w:fldChar w:fldCharType="separate"/>
      </w:r>
      <w:r w:rsidRPr="002A7D6A">
        <w:t>(Yasukawa et al., 1992)</w:t>
      </w:r>
      <w:r w:rsidRPr="002A7D6A">
        <w:fldChar w:fldCharType="end"/>
      </w:r>
      <w:r w:rsidRPr="002A7D6A">
        <w:t>. Likewise in Zebra finch (</w:t>
      </w:r>
      <w:proofErr w:type="spellStart"/>
      <w:r w:rsidRPr="002A7D6A">
        <w:rPr>
          <w:i/>
          <w:iCs w:val="0"/>
        </w:rPr>
        <w:t>Taeniopygia</w:t>
      </w:r>
      <w:proofErr w:type="spellEnd"/>
      <w:r w:rsidRPr="002A7D6A">
        <w:rPr>
          <w:i/>
          <w:iCs w:val="0"/>
        </w:rPr>
        <w:t xml:space="preserve"> guttata</w:t>
      </w:r>
      <w:r w:rsidRPr="002A7D6A">
        <w:t xml:space="preserve">), sentinels, which are most often males, alert their partners when threats approached the nest, resulting in incubating individuals flushing their nests earlier than when sentinels are absent </w:t>
      </w:r>
      <w:r w:rsidRPr="002A7D6A">
        <w:fldChar w:fldCharType="begin"/>
      </w:r>
      <w:r w:rsidRPr="002A7D6A">
        <w:instrText xml:space="preserve"> ADDIN ZOTERO_ITEM CSL_CITATION {"citationID":"6sRm8KsJ","properties":{"formattedCitation":"(Mainwaring &amp; Griffith, 2013)","plainCitation":"(Mainwaring &amp; Griffith, 2013)","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Mainwaring &amp; Griffith, 2013)</w:t>
      </w:r>
      <w:r w:rsidRPr="002A7D6A">
        <w:fldChar w:fldCharType="end"/>
      </w:r>
      <w:r w:rsidRPr="002A7D6A">
        <w:t>. The benefits from sentinel behaviour could therefore extend past increased foraging efficiency and biomass intake, but also to nest success and mate survival.</w:t>
      </w:r>
    </w:p>
    <w:p w14:paraId="55E36594" w14:textId="58739882" w:rsidR="002A7D6A" w:rsidRPr="002A7D6A" w:rsidRDefault="002A7D6A" w:rsidP="002A7D6A">
      <w:pPr>
        <w:pStyle w:val="SectionText"/>
        <w:spacing w:line="480" w:lineRule="auto"/>
      </w:pPr>
      <w:r w:rsidRPr="002A7D6A">
        <w:t>Sentinel behaviour could also play a role in male intrasexual competition over mates and territories. When encountering a foreign male’s solo song, dominant male white-browed sparrow weavers (</w:t>
      </w:r>
      <w:proofErr w:type="spellStart"/>
      <w:r w:rsidRPr="002A7D6A">
        <w:rPr>
          <w:i/>
        </w:rPr>
        <w:t>Plocepasser</w:t>
      </w:r>
      <w:proofErr w:type="spellEnd"/>
      <w:r w:rsidRPr="002A7D6A">
        <w:rPr>
          <w:i/>
        </w:rPr>
        <w:t xml:space="preserve"> </w:t>
      </w:r>
      <w:proofErr w:type="spellStart"/>
      <w:r w:rsidRPr="002A7D6A">
        <w:rPr>
          <w:i/>
        </w:rPr>
        <w:t>mahali</w:t>
      </w:r>
      <w:proofErr w:type="spellEnd"/>
      <w:r w:rsidRPr="002A7D6A">
        <w:t xml:space="preserve">) increase their sentinel effort despite already sentineling more than other group members </w:t>
      </w:r>
      <w:r w:rsidRPr="002A7D6A">
        <w:fldChar w:fldCharType="begin"/>
      </w:r>
      <w:r w:rsidRPr="002A7D6A">
        <w:instrText xml:space="preserve"> ADDIN ZOTERO_ITEM CSL_CITATION {"citationID":"3vere9AG","properties":{"formattedCitation":"(Walker et al., 2016)","plainCitation":"(Walker et al., 2016)","noteIndex":0},"citationItems":[{"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Walker et al., 2016)</w:t>
      </w:r>
      <w:r w:rsidRPr="002A7D6A">
        <w:fldChar w:fldCharType="end"/>
      </w:r>
      <w:r w:rsidRPr="002A7D6A">
        <w:t>. Similarly, dominant male dwarf mongoose (</w:t>
      </w:r>
      <w:proofErr w:type="spellStart"/>
      <w:r w:rsidRPr="002A7D6A">
        <w:rPr>
          <w:i/>
        </w:rPr>
        <w:t>Helogale</w:t>
      </w:r>
      <w:proofErr w:type="spellEnd"/>
      <w:r w:rsidRPr="002A7D6A">
        <w:rPr>
          <w:i/>
        </w:rPr>
        <w:t xml:space="preserve"> </w:t>
      </w:r>
      <w:proofErr w:type="spellStart"/>
      <w:r w:rsidRPr="002A7D6A">
        <w:lastRenderedPageBreak/>
        <w:t>parvula</w:t>
      </w:r>
      <w:proofErr w:type="spellEnd"/>
      <w:r w:rsidRPr="002A7D6A">
        <w:t xml:space="preserve">) more regularly engage in sentinel behaviour when encountering signs of rival groups </w:t>
      </w:r>
      <w:r w:rsidRPr="002A7D6A">
        <w:fldChar w:fldCharType="begin"/>
      </w:r>
      <w:r w:rsidRPr="002A7D6A">
        <w:instrText xml:space="preserve"> ADDIN ZOTERO_ITEM CSL_CITATION {"citationID":"gXkyBMmz","properties":{"formattedCitation":"(Morris-Drake et al., 2019)","plainCitation":"(Morris-Drake et al., 2019)","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2A7D6A">
        <w:fldChar w:fldCharType="separate"/>
      </w:r>
      <w:r w:rsidRPr="002A7D6A">
        <w:t>(Morris-Drake et al., 2019)</w:t>
      </w:r>
      <w:r w:rsidRPr="002A7D6A">
        <w:fldChar w:fldCharType="end"/>
      </w:r>
      <w:r w:rsidRPr="002A7D6A">
        <w:t xml:space="preserve">. The increased sentinel behaviour of dominant male individuals could permit earlier intruder detection  as well as serving an antipredator function </w:t>
      </w:r>
      <w:r w:rsidRPr="002A7D6A">
        <w:fldChar w:fldCharType="begin"/>
      </w:r>
      <w:r w:rsidRPr="002A7D6A">
        <w:instrText xml:space="preserve"> ADDIN ZOTERO_ITEM CSL_CITATION {"citationID":"axhEZRiF","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ince dominant males are most often usurped by out-group individuals rather than subordinates, early detection and monitoring of rivals is essential for dominant males to maintain their position in the group </w:t>
      </w:r>
      <w:r w:rsidRPr="002A7D6A">
        <w:fldChar w:fldCharType="begin"/>
      </w:r>
      <w:r w:rsidRPr="002A7D6A">
        <w:instrText xml:space="preserve"> ADDIN ZOTERO_ITEM CSL_CITATION {"citationID":"TpKKGOTC","properties":{"formattedCitation":"(Walker et al., 2016)","plainCitation":"(Walker et al., 2016)","noteIndex":0},"citationItems":[{"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xml:space="preserve">. </w:t>
      </w:r>
    </w:p>
    <w:p w14:paraId="0FBCB948" w14:textId="626C6F63" w:rsidR="002A7D6A" w:rsidRPr="002A7D6A" w:rsidRDefault="002A7D6A" w:rsidP="002A7D6A">
      <w:pPr>
        <w:pStyle w:val="SectionText"/>
        <w:spacing w:line="480" w:lineRule="auto"/>
      </w:pPr>
      <w:r w:rsidRPr="002A7D6A">
        <w:t xml:space="preserve">Another intrinsic factor identified in our review was maturity. Older and more experienced individuals sentineled more than younger individuals </w:t>
      </w:r>
      <w:r w:rsidRPr="002A7D6A">
        <w:fldChar w:fldCharType="begin"/>
      </w:r>
      <w:r w:rsidRPr="002A7D6A">
        <w:instrText xml:space="preserve"> ADDIN ZOTERO_ITEM CSL_CITATION {"citationID":"OFSOgr0N","properties":{"formattedCitation":"(Gaston, 1977; Hailman et al., 2010; Horrocks &amp; Hunte, 1986; Rauber &amp; Manser, 2021; Zacharias &amp; Mathew, 1998)","plainCitation":"(Gaston, 1977; Hailman et al., 2010; Horrocks &amp; Hunte, 1986; Rauber &amp; Manser, 2021; Zacharias &amp; Mathew, 1998)","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Gaston, 1977; Hailman et al., 2010; Horrocks &amp; Hunte, 1986; Rauber &amp; Manser, 2021; Zacharias &amp; Mathew, 1998)</w:t>
      </w:r>
      <w:r w:rsidRPr="002A7D6A">
        <w:fldChar w:fldCharType="end"/>
      </w:r>
      <w:r w:rsidRPr="002A7D6A">
        <w:t xml:space="preserve">. Younger individuals could be inefficient sentinels as they lack the experience to identify potential threats </w:t>
      </w:r>
      <w:r w:rsidRPr="002A7D6A">
        <w:fldChar w:fldCharType="begin"/>
      </w:r>
      <w:r w:rsidRPr="002A7D6A">
        <w:instrText xml:space="preserve"> ADDIN ZOTERO_ITEM CSL_CITATION {"citationID":"cZlDYlUV","properties":{"formattedCitation":"(Zacharias &amp; Mathew, 1998)","plainCitation":"(Zacharias &amp; Mathew, 1998)","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Zacharias &amp; Mathew, 1998)</w:t>
      </w:r>
      <w:r w:rsidRPr="002A7D6A">
        <w:fldChar w:fldCharType="end"/>
      </w:r>
      <w:r w:rsidRPr="002A7D6A">
        <w:t>.  The benefits of earlier threat detection from sentineling might therefore be decreased in juveniles as they may not be able to correctly identify threats. Instead, juveniles could be taking advantage of the sentinel behaviour of more experienced individuals to learn to identify threats.</w:t>
      </w:r>
    </w:p>
    <w:p w14:paraId="561CC2D1" w14:textId="7C589B2F" w:rsidR="002A7D6A" w:rsidRPr="002A7D6A" w:rsidRDefault="002A7D6A" w:rsidP="002A7D6A">
      <w:pPr>
        <w:pStyle w:val="SectionText"/>
        <w:spacing w:line="480" w:lineRule="auto"/>
      </w:pPr>
      <w:r w:rsidRPr="002A7D6A">
        <w:t xml:space="preserve">Older and more experienced individuals could also have greater energetic resources to allocate to sentinel behaviour as a result of having a greater body mass </w:t>
      </w:r>
      <w:r w:rsidRPr="002A7D6A">
        <w:fldChar w:fldCharType="begin"/>
      </w:r>
      <w:r w:rsidRPr="002A7D6A">
        <w:instrText xml:space="preserve"> ADDIN ZOTERO_ITEM CSL_CITATION {"citationID":"oukA7jMV","properties":{"formattedCitation":"(Wright, Berg, et al., 2001b)","plainCitation":"(Wright, Berg, et al., 2001b)","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In certain species, older individuals could also be more efficient foragers, further mitigating the costs of sentinel behaviour </w:t>
      </w:r>
      <w:r w:rsidRPr="002A7D6A">
        <w:fldChar w:fldCharType="begin"/>
      </w:r>
      <w:r w:rsidRPr="002A7D6A">
        <w:instrText xml:space="preserve"> ADDIN ZOTERO_ITEM CSL_CITATION {"citationID":"0pc8a5zj","properties":{"formattedCitation":"(Lescro\\uc0\\u235{}l et al., 2019)","plainCitation":"(Lescroël et al., 2019)","noteIndex":0},"citationItems":[{"id":1894,"uris":["http://zotero.org/users/8430992/items/G2AAQI4N"],"itemData":{"id":1894,"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2A7D6A">
        <w:fldChar w:fldCharType="separate"/>
      </w:r>
      <w:r w:rsidRPr="002A7D6A">
        <w:t>(Lescroël et al., 2019)</w:t>
      </w:r>
      <w:r w:rsidRPr="002A7D6A">
        <w:fldChar w:fldCharType="end"/>
      </w:r>
      <w:r w:rsidRPr="002A7D6A">
        <w:t xml:space="preserve">. Sentinel behaviour could also be seen as a form of parental care, where adult individuals will increase their sentinel contribution when in the presence of young </w:t>
      </w:r>
      <w:r w:rsidRPr="002A7D6A">
        <w:fldChar w:fldCharType="begin"/>
      </w:r>
      <w:r w:rsidRPr="002A7D6A">
        <w:instrText xml:space="preserve"> ADDIN ZOTERO_ITEM CSL_CITATION {"citationID":"Ve7VMbfL","properties":{"formattedCitation":"(D\\uc0\\u8217{}Agostino et al., 1980; Santema &amp; Clutton-Brock, 2013)","plainCitation":"(D’Agostino et al., 1980; 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632,"uris":["http://zotero.org/users/8430992/items/LEZB44DZ"],"itemData":{"id":632,"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SentinelCrowExtension1980"}}],"schema":"https://github.com/citation-style-language/schema/raw/master/csl-citation.json"} </w:instrText>
      </w:r>
      <w:r w:rsidRPr="002A7D6A">
        <w:fldChar w:fldCharType="separate"/>
      </w:r>
      <w:r w:rsidRPr="002A7D6A">
        <w:t>(D’Agostino et al., 1980; Santema &amp; Clutton-Brock, 2013)</w:t>
      </w:r>
      <w:r w:rsidRPr="002A7D6A">
        <w:fldChar w:fldCharType="end"/>
      </w:r>
      <w:r w:rsidRPr="002A7D6A">
        <w:t xml:space="preserve">. </w:t>
      </w:r>
    </w:p>
    <w:p w14:paraId="286AA697" w14:textId="1745C17C" w:rsidR="002A7D6A" w:rsidRPr="002A7D6A" w:rsidRDefault="002A7D6A" w:rsidP="002A7D6A">
      <w:pPr>
        <w:pStyle w:val="SectionText"/>
        <w:spacing w:line="480" w:lineRule="auto"/>
      </w:pPr>
      <w:r w:rsidRPr="002A7D6A">
        <w:t xml:space="preserve">Energetic resources therefore play a considerable role in an individual’s decision to perform sentinel behaviour. The selfish state-dependent model proposes that an individual will perform </w:t>
      </w:r>
      <w:r w:rsidRPr="002A7D6A">
        <w:lastRenderedPageBreak/>
        <w:t xml:space="preserve">sentinel behaviour if the alternative is foraging without a sentinel present, a considerably more dangerous option </w:t>
      </w:r>
      <w:r w:rsidRPr="002A7D6A">
        <w:fldChar w:fldCharType="begin"/>
      </w:r>
      <w:r w:rsidRPr="002A7D6A">
        <w:instrText xml:space="preserve"> ADDIN ZOTERO_ITEM CSL_CITATION {"citationID":"49QMtZoj","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 2015)</w:t>
      </w:r>
      <w:r w:rsidRPr="002A7D6A">
        <w:fldChar w:fldCharType="end"/>
      </w:r>
      <w:r w:rsidRPr="002A7D6A">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2A7D6A">
        <w:fldChar w:fldCharType="begin"/>
      </w:r>
      <w:r w:rsidRPr="002A7D6A">
        <w:instrText xml:space="preserve"> ADDIN ZOTERO_ITEM CSL_CITATION {"citationID":"jaj2UGcX","properties":{"formattedCitation":"(Bednekoff &amp; Woolfenden, 2003; Clutton-Brock et al., 1999; Huels &amp; Stoeger, 2022; Wright, Berg, et al., 2001a, 2001b; Wright, Maklakov, et al., 2001)","plainCitation":"(Bednekoff &amp; Woolfenden, 2003; Clutton-Brock et al., 1999; Huels &amp; Stoeger, 2022; Wright, Berg, et al., 2001a, 2001b; Wright, Maklakov, et al., 2001)","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Bednekoff &amp; Woolfenden, 2003; Clutton-Brock et al., 1999; Huels &amp; Stoeger, 2022; Wright, Berg, et al., 2001a, 2001b; Wright, Maklakov, et al., 2001)</w:t>
      </w:r>
      <w:r w:rsidRPr="002A7D6A">
        <w:fldChar w:fldCharType="end"/>
      </w:r>
      <w:r w:rsidRPr="002A7D6A">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Arabian babblers (</w:t>
      </w:r>
      <w:proofErr w:type="spellStart"/>
      <w:r w:rsidRPr="002A7D6A">
        <w:rPr>
          <w:i/>
        </w:rPr>
        <w:t>Turdoides</w:t>
      </w:r>
      <w:proofErr w:type="spellEnd"/>
      <w:r w:rsidRPr="002A7D6A">
        <w:rPr>
          <w:i/>
        </w:rPr>
        <w:t xml:space="preserve"> </w:t>
      </w:r>
      <w:proofErr w:type="spellStart"/>
      <w:r w:rsidRPr="002A7D6A">
        <w:rPr>
          <w:i/>
        </w:rPr>
        <w:t>squamiceps</w:t>
      </w:r>
      <w:proofErr w:type="spellEnd"/>
      <w:r w:rsidRPr="002A7D6A">
        <w:t>), and Florida scrub-jays (</w:t>
      </w:r>
      <w:proofErr w:type="spellStart"/>
      <w:r w:rsidRPr="002A7D6A">
        <w:rPr>
          <w:i/>
        </w:rPr>
        <w:t>Aphelocoma</w:t>
      </w:r>
      <w:proofErr w:type="spellEnd"/>
      <w:r w:rsidRPr="002A7D6A">
        <w:rPr>
          <w:i/>
        </w:rPr>
        <w:t xml:space="preserve"> </w:t>
      </w:r>
      <w:proofErr w:type="spellStart"/>
      <w:r w:rsidRPr="002A7D6A">
        <w:rPr>
          <w:i/>
        </w:rPr>
        <w:t>coerulescens</w:t>
      </w:r>
      <w:proofErr w:type="spellEnd"/>
      <w:r w:rsidRPr="002A7D6A">
        <w:t xml:space="preserve">) which found that fed </w:t>
      </w:r>
      <w:proofErr w:type="gramStart"/>
      <w:r w:rsidRPr="002A7D6A">
        <w:t>individuals initiated</w:t>
      </w:r>
      <w:proofErr w:type="gramEnd"/>
      <w:r w:rsidRPr="002A7D6A">
        <w:t xml:space="preserve"> bouts of sentinel behaviour more frequently [15,17,22,23,25,36,59]. Satiated individuals also decreased their foraging behaviour and sentineled more and longer than unsatiated individuals. In response to the increased sentinel behaviour of a group member, other members compensated and decreased their own sentinel behaviour </w:t>
      </w:r>
      <w:r w:rsidRPr="002A7D6A">
        <w:fldChar w:fldCharType="begin"/>
      </w:r>
      <w:r w:rsidRPr="002A7D6A">
        <w:instrText xml:space="preserve"> ADDIN ZOTERO_ITEM CSL_CITATION {"citationID":"XtWXk88R","properties":{"formattedCitation":"(Bednekoff &amp; Woolfenden, 2006)","plainCitation":"(Bednekoff &amp; Woolfenden, 2006)","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2A7D6A">
        <w:fldChar w:fldCharType="separate"/>
      </w:r>
      <w:r w:rsidRPr="002A7D6A">
        <w:t>(Bednekoff &amp; Woolfenden, 2006)</w:t>
      </w:r>
      <w:r w:rsidRPr="002A7D6A">
        <w:fldChar w:fldCharType="end"/>
      </w:r>
      <w:r w:rsidRPr="002A7D6A">
        <w:t>. These findings suggest that upon achieving sufficient energetic reserves, sentinel behaviour is the most beneficial activity for the individual.</w:t>
      </w:r>
    </w:p>
    <w:p w14:paraId="1E85C074" w14:textId="77777777" w:rsidR="002A7D6A" w:rsidRPr="002A7D6A" w:rsidRDefault="002A7D6A" w:rsidP="002A7D6A">
      <w:pPr>
        <w:pStyle w:val="SectionSubtitle"/>
        <w:spacing w:after="0" w:line="480" w:lineRule="auto"/>
        <w:rPr>
          <w:color w:val="auto"/>
          <w:u w:val="none"/>
        </w:rPr>
      </w:pPr>
      <w:bookmarkStart w:id="24" w:name="_Toc162794592"/>
      <w:r w:rsidRPr="002A7D6A">
        <w:rPr>
          <w:color w:val="auto"/>
          <w:u w:val="none"/>
        </w:rPr>
        <w:t>Extrinsic Factors</w:t>
      </w:r>
      <w:bookmarkEnd w:id="24"/>
    </w:p>
    <w:p w14:paraId="0C34F491" w14:textId="6F2BC206" w:rsidR="002A7D6A" w:rsidRPr="002A7D6A" w:rsidRDefault="002A7D6A" w:rsidP="002A7D6A">
      <w:pPr>
        <w:pStyle w:val="SectionText"/>
        <w:spacing w:line="480" w:lineRule="auto"/>
      </w:pPr>
      <w:r w:rsidRPr="002A7D6A">
        <w:t xml:space="preserve">Our review has also identified several extrinsic factors that can affect sentinel behaviour. Dominance, group size, and risk play significant roles in shaping sentinel behaviour in mammal </w:t>
      </w:r>
      <w:r w:rsidRPr="002A7D6A">
        <w:lastRenderedPageBreak/>
        <w:t xml:space="preserve">and avian species. These factors influence sentinel decision-making often in conjunction with intrinsic factors. Social hierarchies within groups can significantly affect sentinel behaviour, with dominant individuals sentineling more than subordinates </w:t>
      </w:r>
      <w:r w:rsidRPr="002A7D6A">
        <w:fldChar w:fldCharType="begin"/>
      </w:r>
      <w:r w:rsidRPr="002A7D6A">
        <w:instrText xml:space="preserve"> ADDIN ZOTERO_ITEM CSL_CITATION {"citationID":"mgjoKFQZ","properties":{"formattedCitation":"(Gaston, 1977; Ostreiher et al., 2021; Walker et al., 2016; Wright, Berg, et al., 2001a; Zacharias &amp; Mathew, 1998, 1998)","plainCitation":"(Gaston, 1977; Ostreiher et al., 2021; Walker et al., 2016; Wright, Berg, et al., 2001a; Zacharias &amp; Mathew, 1998, 1998)","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Gaston, 1977; Ostreiher et al., 2021; Walker et al., 2016; Wright, Berg, et al., 2001a; Zacharias &amp; Mathew, 1998, 1998)</w:t>
      </w:r>
      <w:r w:rsidRPr="002A7D6A">
        <w:fldChar w:fldCharType="end"/>
      </w:r>
      <w:r w:rsidRPr="002A7D6A">
        <w:t xml:space="preserve">. Dominant individuals could have greater access to resources, either through more effective foraging strategies or receiving gifts from other members of the group </w:t>
      </w:r>
      <w:r w:rsidRPr="002A7D6A">
        <w:fldChar w:fldCharType="begin"/>
      </w:r>
      <w:r w:rsidRPr="002A7D6A">
        <w:instrText xml:space="preserve"> ADDIN ZOTERO_ITEM CSL_CITATION {"citationID":"Ho3u317e","properties":{"formattedCitation":"(Ostreiher &amp; Heifetz, 2019)","plainCitation":"(Ostreiher &amp; Heifetz, 2019)","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xml:space="preserve">.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intrusions </w:t>
      </w:r>
      <w:r w:rsidRPr="002A7D6A">
        <w:fldChar w:fldCharType="begin"/>
      </w:r>
      <w:r w:rsidRPr="002A7D6A">
        <w:instrText xml:space="preserve"> ADDIN ZOTERO_ITEM CSL_CITATION {"citationID":"rV0DTGub","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F8NaEFTu/Mu9Y575l","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ubordinates do contribute to a group’s sentinel behaviour but could be compensating for the dominant individual’s sentinel behaviour by reducing theirs </w:t>
      </w:r>
      <w:r w:rsidRPr="002A7D6A">
        <w:fldChar w:fldCharType="begin"/>
      </w:r>
      <w:r w:rsidRPr="002A7D6A">
        <w:instrText xml:space="preserve"> ADDIN ZOTERO_ITEM CSL_CITATION {"citationID":"F6aCnGSL","properties":{"formattedCitation":"(Hailman et al., 2010)","plainCitation":"(Hailman et al., 2010)","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2A7D6A">
        <w:fldChar w:fldCharType="separate"/>
      </w:r>
      <w:r w:rsidRPr="002A7D6A">
        <w:t>(Hailman et al., 2010)</w:t>
      </w:r>
      <w:r w:rsidRPr="002A7D6A">
        <w:fldChar w:fldCharType="end"/>
      </w:r>
      <w:r w:rsidRPr="002A7D6A">
        <w:t xml:space="preserve">. When fed, however, subordinate Arabian babblers increased the duration of their sentinel bouts significantly more than dominants in comparison to when unfed, indicating they ended their bouts with a lower energetic state than dominants </w:t>
      </w:r>
      <w:r w:rsidRPr="002A7D6A">
        <w:fldChar w:fldCharType="begin"/>
      </w:r>
      <w:r w:rsidRPr="002A7D6A">
        <w:instrText xml:space="preserve"> ADDIN ZOTERO_ITEM CSL_CITATION {"citationID":"uLaSz6fQ","properties":{"formattedCitation":"(Ostreiher &amp; Heifetz, 2019)","plainCitation":"(Ostreiher &amp; Heifetz, 2019)","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is could point to yet another difference in energetic investment among group members, causing a difference in their individual contribution to the group’s sentinel behaviour.</w:t>
      </w:r>
    </w:p>
    <w:p w14:paraId="66970AA8" w14:textId="0363A354" w:rsidR="002A7D6A" w:rsidRPr="002A7D6A" w:rsidRDefault="002A7D6A" w:rsidP="002A7D6A">
      <w:pPr>
        <w:pStyle w:val="SectionText"/>
        <w:spacing w:line="480" w:lineRule="auto"/>
      </w:pPr>
      <w:r w:rsidRPr="002A7D6A">
        <w:t xml:space="preserve">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behaviour </w:t>
      </w:r>
      <w:r w:rsidRPr="002A7D6A">
        <w:fldChar w:fldCharType="begin"/>
      </w:r>
      <w:r w:rsidRPr="002A7D6A">
        <w:instrText xml:space="preserve"> ADDIN ZOTERO_ITEM CSL_CITATION {"citationID":"jmwTZdpU","properties":{"formattedCitation":"(Hailman et al., 2010; Houslay et al., 2021; Yasukawa &amp; Cockburn, 2009)","plainCitation":"(Hailman et al., 2010; Houslay et al., 2021; Yasukawa &amp; Cockburn, 2009)","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AntipredatorVigilanceCooperatively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A7D6A">
        <w:fldChar w:fldCharType="separate"/>
      </w:r>
      <w:r w:rsidRPr="002A7D6A">
        <w:t>(Hailman et al., 2010; Houslay et al., 2021; Yasukawa &amp; Cockburn, 2009)</w:t>
      </w:r>
      <w:r w:rsidRPr="002A7D6A">
        <w:fldChar w:fldCharType="end"/>
      </w:r>
      <w:r w:rsidRPr="002A7D6A">
        <w:t xml:space="preserve">. In smaller groups, individuals must perform longer bouts of sentinel behaviour, increasing the costs of </w:t>
      </w:r>
      <w:r w:rsidRPr="002A7D6A">
        <w:lastRenderedPageBreak/>
        <w:t xml:space="preserve">sentinel behaviour for participating group members </w:t>
      </w:r>
      <w:r w:rsidRPr="002A7D6A">
        <w:fldChar w:fldCharType="begin"/>
      </w:r>
      <w:r w:rsidRPr="002A7D6A">
        <w:instrText xml:space="preserve"> ADDIN ZOTERO_ITEM CSL_CITATION {"citationID":"zlexIpFm","properties":{"formattedCitation":"(Clutton-Brock et al., 1999)","plainCitation":"(Clutton-Brock et al., 1999)","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Clutton-Brock et al., 1999)</w:t>
      </w:r>
      <w:r w:rsidRPr="002A7D6A">
        <w:fldChar w:fldCharType="end"/>
      </w:r>
      <w:r w:rsidRPr="002A7D6A">
        <w:t xml:space="preserve">. Larger groups can more effectively distribute the costs of sentinel behaviour among members, while also providing other predation risk-reducing effects through other group-size effects such as the Many Eyes hypothesis </w:t>
      </w:r>
      <w:r w:rsidRPr="002A7D6A">
        <w:fldChar w:fldCharType="begin"/>
      </w:r>
      <w:r w:rsidRPr="002A7D6A">
        <w:instrText xml:space="preserve"> ADDIN ZOTERO_ITEM CSL_CITATION {"citationID":"gwTTSKcV","properties":{"formattedCitation":"(Lima, 1995)","plainCitation":"(Lima, 1995)","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2A7D6A">
        <w:fldChar w:fldCharType="separate"/>
      </w:r>
      <w:r w:rsidRPr="002A7D6A">
        <w:t>(Lima, 1995)</w:t>
      </w:r>
      <w:r w:rsidRPr="002A7D6A">
        <w:fldChar w:fldCharType="end"/>
      </w:r>
      <w:r w:rsidRPr="002A7D6A">
        <w:t>.</w:t>
      </w:r>
    </w:p>
    <w:p w14:paraId="4B80C0C6" w14:textId="035E70CA" w:rsidR="002A7D6A" w:rsidRPr="002A7D6A" w:rsidRDefault="002A7D6A" w:rsidP="002A7D6A">
      <w:pPr>
        <w:pStyle w:val="SectionText"/>
        <w:spacing w:line="480" w:lineRule="auto"/>
      </w:pPr>
      <w:r w:rsidRPr="002A7D6A">
        <w:t xml:space="preserve">Increased risk had similar effects on the sentinel behaviour of avian and mammal species, where increased sentinel behaviour was observed in situations of heightened risk </w:t>
      </w:r>
      <w:r w:rsidRPr="002A7D6A">
        <w:fldChar w:fldCharType="begin"/>
      </w:r>
      <w:r w:rsidRPr="002A7D6A">
        <w:instrText xml:space="preserve"> ADDIN ZOTERO_ITEM CSL_CITATION {"citationID":"7gXgzQQx","properties":{"formattedCitation":"(Arbon et al., 2020; Kern &amp; Radford, 2014; Kong et al., 2021; Sorato et al., 2012)","plainCitation":"(Arbon et al., 2020; Kern &amp; Radford, 2014; Kong et al., 2021; Sorato et al., 2012)","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w:instrText>
      </w:r>
      <w:r w:rsidRPr="002A7D6A">
        <w:rPr>
          <w:lang w:val="fr-CA"/>
        </w:rPr>
        <w:instrText xml:space="preserve">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A7D6A">
        <w:fldChar w:fldCharType="separate"/>
      </w:r>
      <w:r w:rsidRPr="002A7D6A">
        <w:rPr>
          <w:lang w:val="fr-CA"/>
        </w:rPr>
        <w:t>(Arbon et al., 2020; Kern &amp; Radford, 2014; Kong et al., 2021; Sorato et al., 2012)</w:t>
      </w:r>
      <w:r w:rsidRPr="002A7D6A">
        <w:fldChar w:fldCharType="end"/>
      </w:r>
      <w:r w:rsidRPr="002A7D6A">
        <w:rPr>
          <w:lang w:val="fr-CA"/>
        </w:rPr>
        <w:t xml:space="preserve">. </w:t>
      </w:r>
      <w:r w:rsidRPr="002A7D6A">
        <w:t xml:space="preserve">This risk can be from the presence of predators but also the presence of outgroup rivals and territory intruders, which cause an increase in sentinel behaviour </w:t>
      </w:r>
      <w:r w:rsidRPr="002A7D6A">
        <w:fldChar w:fldCharType="begin"/>
      </w:r>
      <w:r w:rsidRPr="002A7D6A">
        <w:instrText xml:space="preserve"> ADDIN ZOTERO_ITEM CSL_CITATION {"citationID":"FyzOODcm","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8NaEFTu/Mu9Y575l","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The collection of information on potential threats is essential to the survival of individuals. The earlier detection of predators from sentinel behaviour reduces the risk of mortality and injury of a predator encounter, improving survival of the sentinel as well as the other group members. The presence of at-risk individuals, such as young individuals, also increased sentinel behaviour, likely to compensate for an increase in predation risk or as a form of parental care </w:t>
      </w:r>
      <w:r w:rsidRPr="002A7D6A">
        <w:fldChar w:fldCharType="begin"/>
      </w:r>
      <w:r w:rsidRPr="002A7D6A">
        <w:instrText xml:space="preserve"> ADDIN ZOTERO_ITEM CSL_CITATION {"citationID":"LE81bYQG","properties":{"formattedCitation":"(D\\uc0\\u8217{}Agostino et al., 1980; Santema &amp; Clutton-Brock, 2013)","plainCitation":"(D’Agostino et al., 1980; 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632,"uris":["http://zotero.org/users/8430992/items/LEZB44DZ"],"itemData":{"id":632,"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SentinelCrowExtension1980"}}],"schema":"https://github.com/citation-style-language/schema/raw/master/csl-citation.json"} </w:instrText>
      </w:r>
      <w:r w:rsidRPr="002A7D6A">
        <w:fldChar w:fldCharType="separate"/>
      </w:r>
      <w:r w:rsidRPr="002A7D6A">
        <w:t>(D’Agostino et al., 1980; Santema &amp; Clutton-Brock, 2013)</w:t>
      </w:r>
      <w:r w:rsidRPr="002A7D6A">
        <w:fldChar w:fldCharType="end"/>
      </w:r>
      <w:r w:rsidRPr="002A7D6A">
        <w:t>. In meerkats (</w:t>
      </w:r>
      <w:r w:rsidRPr="002A7D6A">
        <w:rPr>
          <w:i/>
        </w:rPr>
        <w:t xml:space="preserve">Suricata </w:t>
      </w:r>
      <w:proofErr w:type="spellStart"/>
      <w:r w:rsidRPr="002A7D6A">
        <w:rPr>
          <w:i/>
        </w:rPr>
        <w:t>suricatta</w:t>
      </w:r>
      <w:proofErr w:type="spellEnd"/>
      <w:r w:rsidRPr="002A7D6A">
        <w:t xml:space="preserve">), the presence of pups significantly increased the sentinel behaviour of subordinates during foraging trips </w:t>
      </w:r>
      <w:r w:rsidRPr="002A7D6A">
        <w:fldChar w:fldCharType="begin"/>
      </w:r>
      <w:r w:rsidRPr="002A7D6A">
        <w:instrText xml:space="preserve"> ADDIN ZOTERO_ITEM CSL_CITATION {"citationID":"59XxrECE","properties":{"formattedCitation":"(Santema &amp; Clutton-Brock, 2013)","plainCitation":"(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A7D6A">
        <w:fldChar w:fldCharType="separate"/>
      </w:r>
      <w:r w:rsidRPr="002A7D6A">
        <w:t>(Santema &amp; Clutton-Brock, 2013)</w:t>
      </w:r>
      <w:r w:rsidRPr="002A7D6A">
        <w:fldChar w:fldCharType="end"/>
      </w:r>
      <w:r w:rsidRPr="002A7D6A">
        <w:t xml:space="preserve">.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hese adults will therefore increase their own vigilance, and sentinel contributions, to counteract that increased risk. Reduced-risk environments, such as in captivity, have shown that captive meerkats behaved similarly to their wild counterparts suggesting that sentinel behaviour is plastic, but does not disappear in the </w:t>
      </w:r>
      <w:r w:rsidRPr="002A7D6A">
        <w:lastRenderedPageBreak/>
        <w:t xml:space="preserve">absence of predation risk </w:t>
      </w:r>
      <w:r w:rsidRPr="002A7D6A">
        <w:fldChar w:fldCharType="begin"/>
      </w:r>
      <w:r w:rsidRPr="002A7D6A">
        <w:instrText xml:space="preserve"> ADDIN ZOTERO_ITEM CSL_CITATION {"citationID":"XSzxnvZ3","properties":{"formattedCitation":"(Huels &amp; Stoeger, 2022)","plainCitation":"(Huels &amp; Stoeger, 2022)","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2A7D6A">
        <w:fldChar w:fldCharType="separate"/>
      </w:r>
      <w:r w:rsidRPr="002A7D6A">
        <w:t>(Huels &amp; Stoeger, 2022)</w:t>
      </w:r>
      <w:r w:rsidRPr="002A7D6A">
        <w:fldChar w:fldCharType="end"/>
      </w:r>
      <w:r w:rsidRPr="002A7D6A">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25703B6E" w14:textId="2624816B" w:rsidR="002A7D6A" w:rsidRPr="002A7D6A" w:rsidRDefault="002A7D6A" w:rsidP="002A7D6A">
      <w:pPr>
        <w:pStyle w:val="SectionText"/>
        <w:spacing w:line="480" w:lineRule="auto"/>
      </w:pPr>
      <w:r w:rsidRPr="002A7D6A">
        <w:t xml:space="preserve">Extrinsic factors can also modify the effectiveness of the sentinel, diminishing the benefits provided to the non-sentinel individuals. Factors such as access to adequate sentinel locations </w:t>
      </w:r>
      <w:r w:rsidRPr="002A7D6A">
        <w:fldChar w:fldCharType="begin"/>
      </w:r>
      <w:r w:rsidRPr="002A7D6A">
        <w:instrText xml:space="preserve"> ADDIN ZOTERO_ITEM CSL_CITATION {"citationID":"HL665tNI","properties":{"formattedCitation":"(Wright, Berg, et al., 2001b)","plainCitation":"(Wright, Berg, et al., 2001b)","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anthropogenic noise </w:t>
      </w:r>
      <w:r w:rsidRPr="002A7D6A">
        <w:fldChar w:fldCharType="begin"/>
      </w:r>
      <w:r w:rsidRPr="002A7D6A">
        <w:instrText xml:space="preserve"> ADDIN ZOTERO_ITEM CSL_CITATION {"citationID":"J5pSMkdI","properties":{"formattedCitation":"(Kern &amp; Radford, 2016)","plainCitation":"(Kern &amp; Radford, 2016)","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and factors that increase environmental uncertainty such as visual obstructions (e.g. tall grasses) </w:t>
      </w:r>
      <w:r w:rsidRPr="002A7D6A">
        <w:fldChar w:fldCharType="begin"/>
      </w:r>
      <w:r w:rsidRPr="002A7D6A">
        <w:instrText xml:space="preserve"> ADDIN ZOTERO_ITEM CSL_CITATION {"citationID":"NCAtl5di","properties":{"formattedCitation":"(Kern &amp; Radford, 2014)","plainCitation":"(Kern &amp; Radford, 2014)","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2A7D6A">
        <w:fldChar w:fldCharType="separate"/>
      </w:r>
      <w:r w:rsidRPr="002A7D6A">
        <w:t>(Kern &amp; Radford, 2014)</w:t>
      </w:r>
      <w:r w:rsidRPr="002A7D6A">
        <w:fldChar w:fldCharType="end"/>
      </w:r>
      <w:r w:rsidRPr="002A7D6A">
        <w:t xml:space="preserve"> can also alter an individual’s need for vigilance and by extension sentinel behaviour. In dwarf mongooses, the presence of anthropogenic noises significantly affected the ability to hear acoustic signals from the sentinel, reducing their effectiveness </w:t>
      </w:r>
      <w:r w:rsidRPr="002A7D6A">
        <w:fldChar w:fldCharType="begin"/>
      </w:r>
      <w:r w:rsidRPr="002A7D6A">
        <w:instrText xml:space="preserve"> ADDIN ZOTERO_ITEM CSL_CITATION {"citationID":"LJxxXLMg","properties":{"formattedCitation":"(Eastcott et al., 2020; Kern &amp; Radford, 2016)","plainCitation":"(Eastcott et al., 2020; Kern &amp; Radford, 2016)","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Eastcott et al., 2020; Kern &amp; Radford, 2016)</w:t>
      </w:r>
      <w:r w:rsidRPr="002A7D6A">
        <w:fldChar w:fldCharType="end"/>
      </w:r>
      <w:r w:rsidRPr="002A7D6A">
        <w:t xml:space="preserve">. Foragers were observed to increase their personal vigilance in response to in compensation </w:t>
      </w:r>
      <w:r w:rsidRPr="002A7D6A">
        <w:fldChar w:fldCharType="begin"/>
      </w:r>
      <w:r w:rsidRPr="002A7D6A">
        <w:instrText xml:space="preserve"> ADDIN ZOTERO_ITEM CSL_CITATION {"citationID":"6uxwYGA0","properties":{"formattedCitation":"(Kern &amp; Radford, 2016)","plainCitation":"(Kern &amp; Radford, 2016)","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The wealth of environmental factors that can increase the anxiety and need for vigilance require further study to assess their impacts on sentinel behaviour.</w:t>
      </w:r>
    </w:p>
    <w:p w14:paraId="5DA4BA15" w14:textId="77777777" w:rsidR="002A7D6A" w:rsidRPr="002A7D6A" w:rsidRDefault="002A7D6A" w:rsidP="002A7D6A">
      <w:pPr>
        <w:pStyle w:val="SectionText"/>
        <w:spacing w:line="480" w:lineRule="auto"/>
      </w:pPr>
      <w:r w:rsidRPr="002A7D6A">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 </w:t>
      </w:r>
    </w:p>
    <w:p w14:paraId="1383B0A4" w14:textId="77777777" w:rsidR="002A7D6A" w:rsidRPr="002A7D6A" w:rsidRDefault="002A7D6A" w:rsidP="002A7D6A">
      <w:pPr>
        <w:pStyle w:val="SectionSubtitle"/>
        <w:spacing w:after="0" w:line="480" w:lineRule="auto"/>
        <w:rPr>
          <w:color w:val="auto"/>
          <w:u w:val="none"/>
        </w:rPr>
      </w:pPr>
      <w:bookmarkStart w:id="25" w:name="_Toc162794593"/>
      <w:r w:rsidRPr="002A7D6A">
        <w:rPr>
          <w:color w:val="auto"/>
          <w:u w:val="none"/>
        </w:rPr>
        <w:lastRenderedPageBreak/>
        <w:t>Coordination</w:t>
      </w:r>
      <w:bookmarkEnd w:id="25"/>
    </w:p>
    <w:p w14:paraId="3E1C4477" w14:textId="3F04D741" w:rsidR="002A7D6A" w:rsidRPr="002A7D6A" w:rsidRDefault="002A7D6A" w:rsidP="002A7D6A">
      <w:pPr>
        <w:pStyle w:val="SectionText"/>
        <w:spacing w:line="480" w:lineRule="auto"/>
      </w:pPr>
      <w:r w:rsidRPr="002A7D6A">
        <w:t xml:space="preserve">Coordination of sentinels has been identified as the defining feature of true sentinel systems </w:t>
      </w:r>
      <w:r w:rsidRPr="002A7D6A">
        <w:fldChar w:fldCharType="begin"/>
      </w:r>
      <w:r w:rsidRPr="002A7D6A">
        <w:instrText xml:space="preserve"> ADDIN ZOTERO_ITEM CSL_CITATION {"citationID":"075kUWJR","properties":{"formattedCitation":"(Bednekoff, 2001, 2015; Bednekoff &amp; Woolfenden, 2003, 2006; Goodale et al., 2017)","plainCitation":"(Bednekoff, 2001, 2015; Bednekoff &amp; Woolfenden, 2003, 2006; Goodale et al., 2017)","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2A7D6A">
        <w:fldChar w:fldCharType="separate"/>
      </w:r>
      <w:r w:rsidRPr="002A7D6A">
        <w:t>(Bednekoff, 2001, 2015; Bednekoff &amp; Woolfenden, 2003, 2006; Goodale et al., 2017)</w:t>
      </w:r>
      <w:r w:rsidRPr="002A7D6A">
        <w:fldChar w:fldCharType="end"/>
      </w:r>
      <w:r w:rsidRPr="002A7D6A">
        <w:t xml:space="preserve">. Despite this, there are few articles that explicitly use coordination in their definition of sentinel behaviour. By not including and testing for the coordination of sentinels, we are exposing ourselves to an increased risk of misidentification of sentinel species. The correct identification of sentinel systems is required to further our understanding of the underlying mechanisms behind these complex social behaviours. </w:t>
      </w:r>
    </w:p>
    <w:p w14:paraId="5D7B6E9B" w14:textId="77777777" w:rsidR="002A7D6A" w:rsidRPr="002A7D6A" w:rsidRDefault="002A7D6A" w:rsidP="002A7D6A">
      <w:pPr>
        <w:pStyle w:val="SectionSubtitle"/>
        <w:spacing w:after="0" w:line="480" w:lineRule="auto"/>
        <w:rPr>
          <w:color w:val="auto"/>
          <w:u w:val="none"/>
        </w:rPr>
      </w:pPr>
      <w:bookmarkStart w:id="26" w:name="_Toc162794595"/>
      <w:r w:rsidRPr="002A7D6A">
        <w:rPr>
          <w:color w:val="auto"/>
          <w:u w:val="none"/>
        </w:rPr>
        <w:t>Implications and Future Directions</w:t>
      </w:r>
      <w:bookmarkEnd w:id="26"/>
    </w:p>
    <w:p w14:paraId="0261636D" w14:textId="77777777" w:rsidR="002A7D6A" w:rsidRDefault="002A7D6A" w:rsidP="002A7D6A">
      <w:pPr>
        <w:pStyle w:val="SectionText"/>
        <w:spacing w:line="480" w:lineRule="auto"/>
        <w:sectPr w:rsidR="002A7D6A">
          <w:headerReference w:type="default" r:id="rId18"/>
          <w:pgSz w:w="12240" w:h="15840"/>
          <w:pgMar w:top="1440" w:right="1440" w:bottom="1440" w:left="1440" w:header="708" w:footer="708" w:gutter="0"/>
          <w:cols w:space="708"/>
          <w:docGrid w:linePitch="360"/>
        </w:sectPr>
      </w:pPr>
      <w:r w:rsidRPr="002A7D6A">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individuals who have fed on highly caloric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 </w:t>
      </w:r>
      <w:bookmarkEnd w:id="1"/>
    </w:p>
    <w:p w14:paraId="0EF639A9" w14:textId="295E2BEE" w:rsidR="002A7D6A" w:rsidRPr="002A7D6A" w:rsidRDefault="002A7D6A" w:rsidP="002A7D6A">
      <w:pPr>
        <w:pStyle w:val="SectionSubtitle"/>
        <w:spacing w:after="0" w:line="480" w:lineRule="auto"/>
        <w:rPr>
          <w:color w:val="auto"/>
          <w:u w:val="none"/>
        </w:rPr>
      </w:pPr>
      <w:r w:rsidRPr="002A7D6A">
        <w:rPr>
          <w:color w:val="auto"/>
          <w:u w:val="none"/>
        </w:rPr>
        <w:lastRenderedPageBreak/>
        <w:t>References</w:t>
      </w:r>
    </w:p>
    <w:p w14:paraId="71CE103C"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fldChar w:fldCharType="begin"/>
      </w:r>
      <w:r w:rsidRPr="002A7D6A">
        <w:rPr>
          <w:rFonts w:ascii="Times New Roman" w:hAnsi="Times New Roman" w:cs="Times New Roman"/>
          <w:sz w:val="24"/>
          <w:szCs w:val="24"/>
        </w:rPr>
        <w:instrText xml:space="preserve"> ADDIN ZOTERO_BIBL {"uncited":[],"omitted":[],"custom":[]} CSL_BIBLIOGRAPHY </w:instrText>
      </w:r>
      <w:r w:rsidRPr="002A7D6A">
        <w:rPr>
          <w:rFonts w:ascii="Times New Roman" w:hAnsi="Times New Roman" w:cs="Times New Roman"/>
          <w:sz w:val="24"/>
          <w:szCs w:val="24"/>
        </w:rPr>
        <w:fldChar w:fldCharType="separate"/>
      </w:r>
      <w:r w:rsidRPr="002A7D6A">
        <w:rPr>
          <w:rFonts w:ascii="Times New Roman" w:hAnsi="Times New Roman" w:cs="Times New Roman"/>
          <w:sz w:val="24"/>
          <w:szCs w:val="24"/>
        </w:rPr>
        <w:t xml:space="preserve">Arbon, J. J., Kern, J. M., Morris-Drake, A., &amp; Radford, A. N. (2020). Context-dependent contributions to sentinel behaviour: Audience, satiation and danger effects.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65</w:t>
      </w:r>
      <w:r w:rsidRPr="002A7D6A">
        <w:rPr>
          <w:rFonts w:ascii="Times New Roman" w:hAnsi="Times New Roman" w:cs="Times New Roman"/>
          <w:sz w:val="24"/>
          <w:szCs w:val="24"/>
        </w:rPr>
        <w:t>, 143–152. https://doi.org/10.1016/j.anbehav.2020.04.021</w:t>
      </w:r>
    </w:p>
    <w:p w14:paraId="0951C7DC"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Bednekoff, P. A. (1997). Mutualism among safe, selfish sentinels: A dynamic game. </w:t>
      </w:r>
      <w:r w:rsidRPr="002A7D6A">
        <w:rPr>
          <w:rFonts w:ascii="Times New Roman" w:hAnsi="Times New Roman" w:cs="Times New Roman"/>
          <w:i/>
          <w:iCs/>
          <w:sz w:val="24"/>
          <w:szCs w:val="24"/>
        </w:rPr>
        <w:t>The American Naturalist</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50</w:t>
      </w:r>
      <w:r w:rsidRPr="002A7D6A">
        <w:rPr>
          <w:rFonts w:ascii="Times New Roman" w:hAnsi="Times New Roman" w:cs="Times New Roman"/>
          <w:sz w:val="24"/>
          <w:szCs w:val="24"/>
        </w:rPr>
        <w:t>(3), 373–392. https://doi.org/10.1086/286070</w:t>
      </w:r>
    </w:p>
    <w:p w14:paraId="216CF25B"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Bednekoff, P. A. (2001). Coordination of safe, selfish sentinels based on mutual benefits. </w:t>
      </w:r>
      <w:r w:rsidRPr="002A7D6A">
        <w:rPr>
          <w:rFonts w:ascii="Times New Roman" w:hAnsi="Times New Roman" w:cs="Times New Roman"/>
          <w:i/>
          <w:iCs/>
          <w:sz w:val="24"/>
          <w:szCs w:val="24"/>
        </w:rPr>
        <w:t>Annales Zoologici Fennici</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38</w:t>
      </w:r>
      <w:r w:rsidRPr="002A7D6A">
        <w:rPr>
          <w:rFonts w:ascii="Times New Roman" w:hAnsi="Times New Roman" w:cs="Times New Roman"/>
          <w:sz w:val="24"/>
          <w:szCs w:val="24"/>
        </w:rPr>
        <w:t>(1), 5–14.</w:t>
      </w:r>
    </w:p>
    <w:p w14:paraId="6B9A3FB5"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Bednekoff, P. A. (2015). Sentinel behavior: A review and prospectus. In </w:t>
      </w:r>
      <w:r w:rsidRPr="002A7D6A">
        <w:rPr>
          <w:rFonts w:ascii="Times New Roman" w:hAnsi="Times New Roman" w:cs="Times New Roman"/>
          <w:i/>
          <w:iCs/>
          <w:sz w:val="24"/>
          <w:szCs w:val="24"/>
        </w:rPr>
        <w:t>Advances in the Study of Behavior</w:t>
      </w:r>
      <w:r w:rsidRPr="002A7D6A">
        <w:rPr>
          <w:rFonts w:ascii="Times New Roman" w:hAnsi="Times New Roman" w:cs="Times New Roman"/>
          <w:sz w:val="24"/>
          <w:szCs w:val="24"/>
        </w:rPr>
        <w:t xml:space="preserve"> (Vol. 47, pp. 115–145). Elsevier. https://doi.org/10.1016/bs.asb.2015.02.001</w:t>
      </w:r>
    </w:p>
    <w:p w14:paraId="178AFAD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Bednekoff, P. A., &amp; Woolfenden, G. E. (2003). Florida scrub-jays ( </w:t>
      </w:r>
      <w:r w:rsidRPr="002A7D6A">
        <w:rPr>
          <w:rFonts w:ascii="Times New Roman" w:hAnsi="Times New Roman" w:cs="Times New Roman"/>
          <w:i/>
          <w:iCs/>
          <w:sz w:val="24"/>
          <w:szCs w:val="24"/>
        </w:rPr>
        <w:t>Aphelocoma coerulescens</w:t>
      </w:r>
      <w:r w:rsidRPr="002A7D6A">
        <w:rPr>
          <w:rFonts w:ascii="Times New Roman" w:hAnsi="Times New Roman" w:cs="Times New Roman"/>
          <w:sz w:val="24"/>
          <w:szCs w:val="24"/>
        </w:rPr>
        <w:t xml:space="preserve"> ) are sentinels more when well-fed (even with no kin nearby): Sentinel behavior by Florida scrub-jays fed peanuts. </w:t>
      </w:r>
      <w:r w:rsidRPr="002A7D6A">
        <w:rPr>
          <w:rFonts w:ascii="Times New Roman" w:hAnsi="Times New Roman" w:cs="Times New Roman"/>
          <w:i/>
          <w:iCs/>
          <w:sz w:val="24"/>
          <w:szCs w:val="24"/>
        </w:rPr>
        <w:t>Eth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09</w:t>
      </w:r>
      <w:r w:rsidRPr="002A7D6A">
        <w:rPr>
          <w:rFonts w:ascii="Times New Roman" w:hAnsi="Times New Roman" w:cs="Times New Roman"/>
          <w:sz w:val="24"/>
          <w:szCs w:val="24"/>
        </w:rPr>
        <w:t>(11), 895–903. https://doi.org/10.1046/j.0179-1613.2003.00926.x</w:t>
      </w:r>
    </w:p>
    <w:p w14:paraId="49C6D0B8"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Bednekoff, P. A., &amp; Woolfenden, G. E. (2006). Florida scrub-jays compensate for the sentinel behavior of flockmates. </w:t>
      </w:r>
      <w:r w:rsidRPr="002A7D6A">
        <w:rPr>
          <w:rFonts w:ascii="Times New Roman" w:hAnsi="Times New Roman" w:cs="Times New Roman"/>
          <w:i/>
          <w:iCs/>
          <w:sz w:val="24"/>
          <w:szCs w:val="24"/>
        </w:rPr>
        <w:t>Eth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12</w:t>
      </w:r>
      <w:r w:rsidRPr="002A7D6A">
        <w:rPr>
          <w:rFonts w:ascii="Times New Roman" w:hAnsi="Times New Roman" w:cs="Times New Roman"/>
          <w:sz w:val="24"/>
          <w:szCs w:val="24"/>
        </w:rPr>
        <w:t>(8), 796–800. https://doi.org/10.1111/j.1439-0310.2006.01227.x</w:t>
      </w:r>
    </w:p>
    <w:p w14:paraId="6B41F3EA" w14:textId="77777777" w:rsidR="002A7D6A" w:rsidRPr="002A7D6A" w:rsidRDefault="002A7D6A" w:rsidP="002A7D6A">
      <w:pPr>
        <w:pStyle w:val="Bibliography"/>
        <w:rPr>
          <w:rFonts w:ascii="Times New Roman" w:hAnsi="Times New Roman" w:cs="Times New Roman"/>
          <w:sz w:val="24"/>
          <w:szCs w:val="24"/>
          <w:lang w:val="fr-CA"/>
        </w:rPr>
      </w:pPr>
      <w:r w:rsidRPr="002A7D6A">
        <w:rPr>
          <w:rFonts w:ascii="Times New Roman" w:hAnsi="Times New Roman" w:cs="Times New Roman"/>
          <w:sz w:val="24"/>
          <w:szCs w:val="24"/>
        </w:rPr>
        <w:t xml:space="preserve">Blumstein, D. T. (1999). Selfish sentinels. </w:t>
      </w:r>
      <w:r w:rsidRPr="002A7D6A">
        <w:rPr>
          <w:rFonts w:ascii="Times New Roman" w:hAnsi="Times New Roman" w:cs="Times New Roman"/>
          <w:i/>
          <w:iCs/>
          <w:sz w:val="24"/>
          <w:szCs w:val="24"/>
          <w:lang w:val="fr-CA"/>
        </w:rPr>
        <w:t>Science</w:t>
      </w:r>
      <w:r w:rsidRPr="002A7D6A">
        <w:rPr>
          <w:rFonts w:ascii="Times New Roman" w:hAnsi="Times New Roman" w:cs="Times New Roman"/>
          <w:sz w:val="24"/>
          <w:szCs w:val="24"/>
          <w:lang w:val="fr-CA"/>
        </w:rPr>
        <w:t xml:space="preserve">, </w:t>
      </w:r>
      <w:r w:rsidRPr="002A7D6A">
        <w:rPr>
          <w:rFonts w:ascii="Times New Roman" w:hAnsi="Times New Roman" w:cs="Times New Roman"/>
          <w:i/>
          <w:iCs/>
          <w:sz w:val="24"/>
          <w:szCs w:val="24"/>
          <w:lang w:val="fr-CA"/>
        </w:rPr>
        <w:t>284</w:t>
      </w:r>
      <w:r w:rsidRPr="002A7D6A">
        <w:rPr>
          <w:rFonts w:ascii="Times New Roman" w:hAnsi="Times New Roman" w:cs="Times New Roman"/>
          <w:sz w:val="24"/>
          <w:szCs w:val="24"/>
          <w:lang w:val="fr-CA"/>
        </w:rPr>
        <w:t>(5420), 1633–1634. https://doi.org/10.1126/science.284.5420.1633</w:t>
      </w:r>
    </w:p>
    <w:p w14:paraId="5C37466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Burt, D. B. (1996). Habitat-use patterns in cooperative and non-cooperative breeding birds: Testing predictions with western scrub-jays. </w:t>
      </w:r>
      <w:r w:rsidRPr="002A7D6A">
        <w:rPr>
          <w:rFonts w:ascii="Times New Roman" w:hAnsi="Times New Roman" w:cs="Times New Roman"/>
          <w:i/>
          <w:iCs/>
          <w:sz w:val="24"/>
          <w:szCs w:val="24"/>
        </w:rPr>
        <w:t>The Wilson Bulletin</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08</w:t>
      </w:r>
      <w:r w:rsidRPr="002A7D6A">
        <w:rPr>
          <w:rFonts w:ascii="Times New Roman" w:hAnsi="Times New Roman" w:cs="Times New Roman"/>
          <w:sz w:val="24"/>
          <w:szCs w:val="24"/>
        </w:rPr>
        <w:t>(4), 712–727.</w:t>
      </w:r>
    </w:p>
    <w:p w14:paraId="4F93C025"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lastRenderedPageBreak/>
        <w:t xml:space="preserve">Burton, N., &amp; Yasukawa, K. (2001). The “Predator Early Warning System” of Red-Winged Blackbirds (Sistema de Alarma Temprana Contra Depredadores por Parte de </w:t>
      </w:r>
      <w:r w:rsidRPr="002A7D6A">
        <w:rPr>
          <w:rFonts w:ascii="Times New Roman" w:hAnsi="Times New Roman" w:cs="Times New Roman"/>
          <w:i/>
          <w:iCs/>
          <w:sz w:val="24"/>
          <w:szCs w:val="24"/>
        </w:rPr>
        <w:t>Agelaius phoeniceu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Journal of Field Ornith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72</w:t>
      </w:r>
      <w:r w:rsidRPr="002A7D6A">
        <w:rPr>
          <w:rFonts w:ascii="Times New Roman" w:hAnsi="Times New Roman" w:cs="Times New Roman"/>
          <w:sz w:val="24"/>
          <w:szCs w:val="24"/>
        </w:rPr>
        <w:t>(1), 106–112.</w:t>
      </w:r>
    </w:p>
    <w:p w14:paraId="723F1B2A"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Clutton-Brock, T. H., O’Riain, M. J., Brotherton, P. N. M., Gaynor, D., Kansky, R., Griffin, A. S., &amp; Manser, M. (1999). Selfish sentinels in cooperative mammals. </w:t>
      </w:r>
      <w:r w:rsidRPr="002A7D6A">
        <w:rPr>
          <w:rFonts w:ascii="Times New Roman" w:hAnsi="Times New Roman" w:cs="Times New Roman"/>
          <w:i/>
          <w:iCs/>
          <w:sz w:val="24"/>
          <w:szCs w:val="24"/>
        </w:rPr>
        <w:t>Science</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284</w:t>
      </w:r>
      <w:r w:rsidRPr="002A7D6A">
        <w:rPr>
          <w:rFonts w:ascii="Times New Roman" w:hAnsi="Times New Roman" w:cs="Times New Roman"/>
          <w:sz w:val="24"/>
          <w:szCs w:val="24"/>
        </w:rPr>
        <w:t>(5420), 1640–1644. https://doi.org/10.1126/science.284.5420.1640</w:t>
      </w:r>
    </w:p>
    <w:p w14:paraId="7A01FE49"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D’Agostino, G. M., Giovinazzo, L. E., &amp; Eaton, S. W. (1980). The Sentinel Crow as an Extension of Parental Care. </w:t>
      </w:r>
      <w:r w:rsidRPr="002A7D6A">
        <w:rPr>
          <w:rFonts w:ascii="Times New Roman" w:hAnsi="Times New Roman" w:cs="Times New Roman"/>
          <w:i/>
          <w:iCs/>
          <w:sz w:val="24"/>
          <w:szCs w:val="24"/>
        </w:rPr>
        <w:t>The Wilson Bulletin</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93</w:t>
      </w:r>
      <w:r w:rsidRPr="002A7D6A">
        <w:rPr>
          <w:rFonts w:ascii="Times New Roman" w:hAnsi="Times New Roman" w:cs="Times New Roman"/>
          <w:sz w:val="24"/>
          <w:szCs w:val="24"/>
        </w:rPr>
        <w:t>(3), 394–395.</w:t>
      </w:r>
    </w:p>
    <w:p w14:paraId="3985233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Eastcott, E., Kern, J. M., Morris-Drake, A., &amp; Radford, A. N. (2020). Intrapopulation variation in the behavioral responses of dwarf mongooses to anthropogenic noise. </w:t>
      </w:r>
      <w:r w:rsidRPr="002A7D6A">
        <w:rPr>
          <w:rFonts w:ascii="Times New Roman" w:hAnsi="Times New Roman" w:cs="Times New Roman"/>
          <w:i/>
          <w:iCs/>
          <w:sz w:val="24"/>
          <w:szCs w:val="24"/>
        </w:rPr>
        <w:t>Behavioral Ec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31</w:t>
      </w:r>
      <w:r w:rsidRPr="002A7D6A">
        <w:rPr>
          <w:rFonts w:ascii="Times New Roman" w:hAnsi="Times New Roman" w:cs="Times New Roman"/>
          <w:sz w:val="24"/>
          <w:szCs w:val="24"/>
        </w:rPr>
        <w:t>(3), 680–691. https://doi.org/10.1093/beheco/araa011</w:t>
      </w:r>
    </w:p>
    <w:p w14:paraId="43A5CA94"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Gaston, A. J. (1977). Social behaviour within groups of jungle babblers (</w:t>
      </w:r>
      <w:r w:rsidRPr="002A7D6A">
        <w:rPr>
          <w:rFonts w:ascii="Times New Roman" w:hAnsi="Times New Roman" w:cs="Times New Roman"/>
          <w:i/>
          <w:iCs/>
          <w:sz w:val="24"/>
          <w:szCs w:val="24"/>
        </w:rPr>
        <w:t>Turdoides striatu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25</w:t>
      </w:r>
      <w:r w:rsidRPr="002A7D6A">
        <w:rPr>
          <w:rFonts w:ascii="Times New Roman" w:hAnsi="Times New Roman" w:cs="Times New Roman"/>
          <w:sz w:val="24"/>
          <w:szCs w:val="24"/>
        </w:rPr>
        <w:t>(4), 828–848.</w:t>
      </w:r>
    </w:p>
    <w:p w14:paraId="4A596D6D"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Goodale, E., Beauchamp, G., &amp; Ruxton, G. D. (2017). Leadership and Sentinel Behavior. In </w:t>
      </w:r>
      <w:r w:rsidRPr="002A7D6A">
        <w:rPr>
          <w:rFonts w:ascii="Times New Roman" w:hAnsi="Times New Roman" w:cs="Times New Roman"/>
          <w:i/>
          <w:iCs/>
          <w:sz w:val="24"/>
          <w:szCs w:val="24"/>
        </w:rPr>
        <w:t>Mixed-Species Groups of Animals</w:t>
      </w:r>
      <w:r w:rsidRPr="002A7D6A">
        <w:rPr>
          <w:rFonts w:ascii="Times New Roman" w:hAnsi="Times New Roman" w:cs="Times New Roman"/>
          <w:sz w:val="24"/>
          <w:szCs w:val="24"/>
        </w:rPr>
        <w:t xml:space="preserve"> (pp. 125–145). Elsevier. https://doi.org/10.1016/B978-0-12-805355-3.00007-5</w:t>
      </w:r>
    </w:p>
    <w:p w14:paraId="63C7CA62"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Gotanda, K. M. (2020). Human influences on antipredator behaviour in Darwin’s finches. </w:t>
      </w:r>
      <w:r w:rsidRPr="002A7D6A">
        <w:rPr>
          <w:rFonts w:ascii="Times New Roman" w:hAnsi="Times New Roman" w:cs="Times New Roman"/>
          <w:i/>
          <w:iCs/>
          <w:sz w:val="24"/>
          <w:szCs w:val="24"/>
        </w:rPr>
        <w:t>Journal of Animal Ec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89</w:t>
      </w:r>
      <w:r w:rsidRPr="002A7D6A">
        <w:rPr>
          <w:rFonts w:ascii="Times New Roman" w:hAnsi="Times New Roman" w:cs="Times New Roman"/>
          <w:sz w:val="24"/>
          <w:szCs w:val="24"/>
        </w:rPr>
        <w:t>(2), 614–622. https://doi.org/10.1111/1365-2656.13127</w:t>
      </w:r>
    </w:p>
    <w:p w14:paraId="02ABFF0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Haddaway, N. R., Macura, B., Whaley, P., &amp; Pullin, A. S. (2018). ROSES RepOrting standards for Systematic Evidence Syntheses: Pro forma, flow-diagram and descriptive summary of the plan and conduct of environmental systematic reviews and systematic maps. </w:t>
      </w:r>
      <w:r w:rsidRPr="002A7D6A">
        <w:rPr>
          <w:rFonts w:ascii="Times New Roman" w:hAnsi="Times New Roman" w:cs="Times New Roman"/>
          <w:i/>
          <w:iCs/>
          <w:sz w:val="24"/>
          <w:szCs w:val="24"/>
        </w:rPr>
        <w:t>Environmental Evidence</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7</w:t>
      </w:r>
      <w:r w:rsidRPr="002A7D6A">
        <w:rPr>
          <w:rFonts w:ascii="Times New Roman" w:hAnsi="Times New Roman" w:cs="Times New Roman"/>
          <w:sz w:val="24"/>
          <w:szCs w:val="24"/>
        </w:rPr>
        <w:t>(1), 7. https://doi.org/10.1186/s13750-018-0121-7</w:t>
      </w:r>
    </w:p>
    <w:p w14:paraId="1B625DF9"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lastRenderedPageBreak/>
        <w:t>Hailman, J. P., McGowan, K. J., &amp; Woolfenden, G. E. (2010). Role of helpers in the sentinel behaviour of the Florida scrub jay (</w:t>
      </w:r>
      <w:r w:rsidRPr="002A7D6A">
        <w:rPr>
          <w:rFonts w:ascii="Times New Roman" w:hAnsi="Times New Roman" w:cs="Times New Roman"/>
          <w:i/>
          <w:iCs/>
          <w:sz w:val="24"/>
          <w:szCs w:val="24"/>
        </w:rPr>
        <w:t>Aphelocoma c. Coerulescen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Eth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97</w:t>
      </w:r>
      <w:r w:rsidRPr="002A7D6A">
        <w:rPr>
          <w:rFonts w:ascii="Times New Roman" w:hAnsi="Times New Roman" w:cs="Times New Roman"/>
          <w:sz w:val="24"/>
          <w:szCs w:val="24"/>
        </w:rPr>
        <w:t>(1–2), 119–140. https://doi.org/10.1111/j.1439-0310.1994.tb01034.x</w:t>
      </w:r>
    </w:p>
    <w:p w14:paraId="27BBCB1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Hollén, L. I., Bell, M. B. V., &amp; Radford, A. N. (2008). Cooperative sentinel calling? Foragers gain increased biomass intake. </w:t>
      </w:r>
      <w:r w:rsidRPr="002A7D6A">
        <w:rPr>
          <w:rFonts w:ascii="Times New Roman" w:hAnsi="Times New Roman" w:cs="Times New Roman"/>
          <w:i/>
          <w:iCs/>
          <w:sz w:val="24"/>
          <w:szCs w:val="24"/>
        </w:rPr>
        <w:t>Current Bi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8</w:t>
      </w:r>
      <w:r w:rsidRPr="002A7D6A">
        <w:rPr>
          <w:rFonts w:ascii="Times New Roman" w:hAnsi="Times New Roman" w:cs="Times New Roman"/>
          <w:sz w:val="24"/>
          <w:szCs w:val="24"/>
        </w:rPr>
        <w:t>(8), 576–579. https://doi.org/10.1016/j.cub.2008.02.078</w:t>
      </w:r>
    </w:p>
    <w:p w14:paraId="6A69F8BB"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Horrocks, J. A., &amp; Hunte, W. (1986). Sentinel behaviour in vervet monkeys: Who sees whom first?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34</w:t>
      </w:r>
      <w:r w:rsidRPr="002A7D6A">
        <w:rPr>
          <w:rFonts w:ascii="Times New Roman" w:hAnsi="Times New Roman" w:cs="Times New Roman"/>
          <w:sz w:val="24"/>
          <w:szCs w:val="24"/>
        </w:rPr>
        <w:t>(5), 1566–1568. https://doi.org/10.1016/S0003-3472(86)80226-3</w:t>
      </w:r>
    </w:p>
    <w:p w14:paraId="7E78088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Houslay, T. M., Nielsen, J. F., &amp; Clutton‐Brock, T. H. (2021). Contributions of genetic and nongenetic sources to variation in cooperative behavior in a cooperative mammal. </w:t>
      </w:r>
      <w:r w:rsidRPr="002A7D6A">
        <w:rPr>
          <w:rFonts w:ascii="Times New Roman" w:hAnsi="Times New Roman" w:cs="Times New Roman"/>
          <w:i/>
          <w:iCs/>
          <w:sz w:val="24"/>
          <w:szCs w:val="24"/>
        </w:rPr>
        <w:t>Evolution</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75</w:t>
      </w:r>
      <w:r w:rsidRPr="002A7D6A">
        <w:rPr>
          <w:rFonts w:ascii="Times New Roman" w:hAnsi="Times New Roman" w:cs="Times New Roman"/>
          <w:sz w:val="24"/>
          <w:szCs w:val="24"/>
        </w:rPr>
        <w:t>(12), 3071–3086. https://doi.org/10.1111/evo.14383</w:t>
      </w:r>
    </w:p>
    <w:p w14:paraId="5DED1BA2"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Huels, F. D., &amp; Stoeger, A. S. (2022). Sentinel behavior in captive meerkats ( </w:t>
      </w:r>
      <w:r w:rsidRPr="002A7D6A">
        <w:rPr>
          <w:rFonts w:ascii="Times New Roman" w:hAnsi="Times New Roman" w:cs="Times New Roman"/>
          <w:i/>
          <w:iCs/>
          <w:sz w:val="24"/>
          <w:szCs w:val="24"/>
        </w:rPr>
        <w:t>Suricata suricatta</w:t>
      </w:r>
      <w:r w:rsidRPr="002A7D6A">
        <w:rPr>
          <w:rFonts w:ascii="Times New Roman" w:hAnsi="Times New Roman" w:cs="Times New Roman"/>
          <w:sz w:val="24"/>
          <w:szCs w:val="24"/>
        </w:rPr>
        <w:t xml:space="preserve"> ). </w:t>
      </w:r>
      <w:r w:rsidRPr="002A7D6A">
        <w:rPr>
          <w:rFonts w:ascii="Times New Roman" w:hAnsi="Times New Roman" w:cs="Times New Roman"/>
          <w:i/>
          <w:iCs/>
          <w:sz w:val="24"/>
          <w:szCs w:val="24"/>
        </w:rPr>
        <w:t>Zoo Bi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41</w:t>
      </w:r>
      <w:r w:rsidRPr="002A7D6A">
        <w:rPr>
          <w:rFonts w:ascii="Times New Roman" w:hAnsi="Times New Roman" w:cs="Times New Roman"/>
          <w:sz w:val="24"/>
          <w:szCs w:val="24"/>
        </w:rPr>
        <w:t>(1), 10–19. https://doi.org/10.1002/zoo.21644</w:t>
      </w:r>
    </w:p>
    <w:p w14:paraId="6C49ECF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Isaksson, C. (2018). Impact of urbanization on birds. In D. T. Tietze (Ed.), </w:t>
      </w:r>
      <w:r w:rsidRPr="002A7D6A">
        <w:rPr>
          <w:rFonts w:ascii="Times New Roman" w:hAnsi="Times New Roman" w:cs="Times New Roman"/>
          <w:i/>
          <w:iCs/>
          <w:sz w:val="24"/>
          <w:szCs w:val="24"/>
        </w:rPr>
        <w:t>Bird Species: How They Arise, Modify and Vanish</w:t>
      </w:r>
      <w:r w:rsidRPr="002A7D6A">
        <w:rPr>
          <w:rFonts w:ascii="Times New Roman" w:hAnsi="Times New Roman" w:cs="Times New Roman"/>
          <w:sz w:val="24"/>
          <w:szCs w:val="24"/>
        </w:rPr>
        <w:t xml:space="preserve"> (pp. 235–257). Springer International Publishing. https://doi.org/10.1007/978-3-319-91689-7_13</w:t>
      </w:r>
    </w:p>
    <w:p w14:paraId="6B15AFA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Kern, J. M., &amp; Radford, A. N. (2014). Sentinel dwarf mongooses, </w:t>
      </w:r>
      <w:r w:rsidRPr="002A7D6A">
        <w:rPr>
          <w:rFonts w:ascii="Times New Roman" w:hAnsi="Times New Roman" w:cs="Times New Roman"/>
          <w:i/>
          <w:iCs/>
          <w:sz w:val="24"/>
          <w:szCs w:val="24"/>
        </w:rPr>
        <w:t>Helogale parvula</w:t>
      </w:r>
      <w:r w:rsidRPr="002A7D6A">
        <w:rPr>
          <w:rFonts w:ascii="Times New Roman" w:hAnsi="Times New Roman" w:cs="Times New Roman"/>
          <w:sz w:val="24"/>
          <w:szCs w:val="24"/>
        </w:rPr>
        <w:t xml:space="preserve">, exhibit flexible decision making in relation to predation risk.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98</w:t>
      </w:r>
      <w:r w:rsidRPr="002A7D6A">
        <w:rPr>
          <w:rFonts w:ascii="Times New Roman" w:hAnsi="Times New Roman" w:cs="Times New Roman"/>
          <w:sz w:val="24"/>
          <w:szCs w:val="24"/>
        </w:rPr>
        <w:t>, 185–192. https://doi.org/10.1016/j.anbehav.2014.10.012</w:t>
      </w:r>
    </w:p>
    <w:p w14:paraId="39FF87EF"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Kern, J. M., &amp; Radford, A. N. (2016). Anthropogenic noise disrupts use of vocal information about predation risk. </w:t>
      </w:r>
      <w:r w:rsidRPr="002A7D6A">
        <w:rPr>
          <w:rFonts w:ascii="Times New Roman" w:hAnsi="Times New Roman" w:cs="Times New Roman"/>
          <w:i/>
          <w:iCs/>
          <w:sz w:val="24"/>
          <w:szCs w:val="24"/>
        </w:rPr>
        <w:t>Environmental Pollution (Barking, Essex: 1987)</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218</w:t>
      </w:r>
      <w:r w:rsidRPr="002A7D6A">
        <w:rPr>
          <w:rFonts w:ascii="Times New Roman" w:hAnsi="Times New Roman" w:cs="Times New Roman"/>
          <w:sz w:val="24"/>
          <w:szCs w:val="24"/>
        </w:rPr>
        <w:t>, 988–995. https://doi.org/10.1016/j.envpol.2016.08.049</w:t>
      </w:r>
    </w:p>
    <w:p w14:paraId="1B0EAA94"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lastRenderedPageBreak/>
        <w:t xml:space="preserve">Kong, D., Møller, A. P., &amp; Zhang, Y. (2021). Disturbance and predation risk influence vigilance synchrony of black‐necked cranes </w:t>
      </w:r>
      <w:r w:rsidRPr="002A7D6A">
        <w:rPr>
          <w:rFonts w:ascii="Times New Roman" w:hAnsi="Times New Roman" w:cs="Times New Roman"/>
          <w:i/>
          <w:iCs/>
          <w:sz w:val="24"/>
          <w:szCs w:val="24"/>
        </w:rPr>
        <w:t>Grus nigricollis</w:t>
      </w:r>
      <w:r w:rsidRPr="002A7D6A">
        <w:rPr>
          <w:rFonts w:ascii="Times New Roman" w:hAnsi="Times New Roman" w:cs="Times New Roman"/>
          <w:sz w:val="24"/>
          <w:szCs w:val="24"/>
        </w:rPr>
        <w:t xml:space="preserve"> , but not as strongly as expected. </w:t>
      </w:r>
      <w:r w:rsidRPr="002A7D6A">
        <w:rPr>
          <w:rFonts w:ascii="Times New Roman" w:hAnsi="Times New Roman" w:cs="Times New Roman"/>
          <w:i/>
          <w:iCs/>
          <w:sz w:val="24"/>
          <w:szCs w:val="24"/>
        </w:rPr>
        <w:t>Ecology and Evolution</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1</w:t>
      </w:r>
      <w:r w:rsidRPr="002A7D6A">
        <w:rPr>
          <w:rFonts w:ascii="Times New Roman" w:hAnsi="Times New Roman" w:cs="Times New Roman"/>
          <w:sz w:val="24"/>
          <w:szCs w:val="24"/>
        </w:rPr>
        <w:t>(5), 2289–2298. https://doi.org/10.1002/ece3.7196</w:t>
      </w:r>
    </w:p>
    <w:p w14:paraId="1CB29F93"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Kung, J. Y. (2023). Elicit. </w:t>
      </w:r>
      <w:r w:rsidRPr="002A7D6A">
        <w:rPr>
          <w:rFonts w:ascii="Times New Roman" w:hAnsi="Times New Roman" w:cs="Times New Roman"/>
          <w:i/>
          <w:iCs/>
          <w:sz w:val="24"/>
          <w:szCs w:val="24"/>
        </w:rPr>
        <w:t>The Journal of the Canadian Health Libraries Association</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44</w:t>
      </w:r>
      <w:r w:rsidRPr="002A7D6A">
        <w:rPr>
          <w:rFonts w:ascii="Times New Roman" w:hAnsi="Times New Roman" w:cs="Times New Roman"/>
          <w:sz w:val="24"/>
          <w:szCs w:val="24"/>
        </w:rPr>
        <w:t>(1), 15–18. https://doi.org/10.29173/jchla29657</w:t>
      </w:r>
    </w:p>
    <w:p w14:paraId="0BA07989"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Lajeunesse, M. J. (2015). Facilitating systematic reviews, data extraction and meta‐analysis with the metagear package for r. </w:t>
      </w:r>
      <w:r w:rsidRPr="002A7D6A">
        <w:rPr>
          <w:rFonts w:ascii="Times New Roman" w:hAnsi="Times New Roman" w:cs="Times New Roman"/>
          <w:i/>
          <w:iCs/>
          <w:sz w:val="24"/>
          <w:szCs w:val="24"/>
        </w:rPr>
        <w:t>Methods in Ecology and Evolution</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7</w:t>
      </w:r>
      <w:r w:rsidRPr="002A7D6A">
        <w:rPr>
          <w:rFonts w:ascii="Times New Roman" w:hAnsi="Times New Roman" w:cs="Times New Roman"/>
          <w:sz w:val="24"/>
          <w:szCs w:val="24"/>
        </w:rPr>
        <w:t>(3), 323–330. https://doi.org/10.1111/2041-210X.12472</w:t>
      </w:r>
    </w:p>
    <w:p w14:paraId="266339EA"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Lescroël, A., Ballard, G., Massaro, M., Dugger, K., Jennings, S., Pollard, A., Porzig, E., Schmidt, A., Varsani, A., Grémillet, D., &amp; Ainley, D. (2019). Evidence of age-related improvement in the foraging efficiency of Adélie penguins. </w:t>
      </w:r>
      <w:r w:rsidRPr="002A7D6A">
        <w:rPr>
          <w:rFonts w:ascii="Times New Roman" w:hAnsi="Times New Roman" w:cs="Times New Roman"/>
          <w:i/>
          <w:iCs/>
          <w:sz w:val="24"/>
          <w:szCs w:val="24"/>
        </w:rPr>
        <w:t>Scientific Report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9</w:t>
      </w:r>
      <w:r w:rsidRPr="002A7D6A">
        <w:rPr>
          <w:rFonts w:ascii="Times New Roman" w:hAnsi="Times New Roman" w:cs="Times New Roman"/>
          <w:sz w:val="24"/>
          <w:szCs w:val="24"/>
        </w:rPr>
        <w:t>, 3375. https://doi.org/10.1038/s41598-019-39814-x</w:t>
      </w:r>
    </w:p>
    <w:p w14:paraId="47B181E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Lima, S. L. (1995). Back to the basics of anti-predatory vigilance: The group-size effect.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49</w:t>
      </w:r>
      <w:r w:rsidRPr="002A7D6A">
        <w:rPr>
          <w:rFonts w:ascii="Times New Roman" w:hAnsi="Times New Roman" w:cs="Times New Roman"/>
          <w:sz w:val="24"/>
          <w:szCs w:val="24"/>
        </w:rPr>
        <w:t>(1), 11–20. https://doi.org/10.1016/0003-3472(95)80149-9</w:t>
      </w:r>
    </w:p>
    <w:p w14:paraId="7FD04D3B"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Łopucki, R., Klich, D., &amp; Kiersztyn, A. (2021). Changes in the social behavior of urban animals: More aggression or tolerance? </w:t>
      </w:r>
      <w:r w:rsidRPr="002A7D6A">
        <w:rPr>
          <w:rFonts w:ascii="Times New Roman" w:hAnsi="Times New Roman" w:cs="Times New Roman"/>
          <w:i/>
          <w:iCs/>
          <w:sz w:val="24"/>
          <w:szCs w:val="24"/>
        </w:rPr>
        <w:t>Mammalian Bi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01</w:t>
      </w:r>
      <w:r w:rsidRPr="002A7D6A">
        <w:rPr>
          <w:rFonts w:ascii="Times New Roman" w:hAnsi="Times New Roman" w:cs="Times New Roman"/>
          <w:sz w:val="24"/>
          <w:szCs w:val="24"/>
        </w:rPr>
        <w:t>(1), 1–10. https://doi.org/10.1007/s42991-020-00075-1</w:t>
      </w:r>
    </w:p>
    <w:p w14:paraId="752FCEFC"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Lowry, H., Lill, A., &amp; Wong, B. B. M. (2013). Behavioural responses of wildlife to urban environments. </w:t>
      </w:r>
      <w:r w:rsidRPr="002A7D6A">
        <w:rPr>
          <w:rFonts w:ascii="Times New Roman" w:hAnsi="Times New Roman" w:cs="Times New Roman"/>
          <w:i/>
          <w:iCs/>
          <w:sz w:val="24"/>
          <w:szCs w:val="24"/>
        </w:rPr>
        <w:t>Biological Reviews of the Cambridge Philosophical Societ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88</w:t>
      </w:r>
      <w:r w:rsidRPr="002A7D6A">
        <w:rPr>
          <w:rFonts w:ascii="Times New Roman" w:hAnsi="Times New Roman" w:cs="Times New Roman"/>
          <w:sz w:val="24"/>
          <w:szCs w:val="24"/>
        </w:rPr>
        <w:t>(3), 537–549. https://doi.org/10.1111/brv.12012</w:t>
      </w:r>
    </w:p>
    <w:p w14:paraId="462491CF"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Mainwaring, M. C., &amp; Griffith, S. C. (2013). Looking after your partner: Sentinel behaviour in a socially monogamous bird. </w:t>
      </w:r>
      <w:r w:rsidRPr="002A7D6A">
        <w:rPr>
          <w:rFonts w:ascii="Times New Roman" w:hAnsi="Times New Roman" w:cs="Times New Roman"/>
          <w:i/>
          <w:iCs/>
          <w:sz w:val="24"/>
          <w:szCs w:val="24"/>
        </w:rPr>
        <w:t>PeerJ</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w:t>
      </w:r>
      <w:r w:rsidRPr="002A7D6A">
        <w:rPr>
          <w:rFonts w:ascii="Times New Roman" w:hAnsi="Times New Roman" w:cs="Times New Roman"/>
          <w:sz w:val="24"/>
          <w:szCs w:val="24"/>
        </w:rPr>
        <w:t>, e83. https://doi.org/10.7717/peerj.83</w:t>
      </w:r>
    </w:p>
    <w:p w14:paraId="03FA7A36"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lastRenderedPageBreak/>
        <w:t xml:space="preserve">Manser, M. (2018). Meerkats – identifying cognitive mechanisms underlying meerkat coordination and communication: Experimental designs in their natural habitat. In N. Bueno-Guerra &amp; F. Amici (Eds.), </w:t>
      </w:r>
      <w:r w:rsidRPr="002A7D6A">
        <w:rPr>
          <w:rFonts w:ascii="Times New Roman" w:hAnsi="Times New Roman" w:cs="Times New Roman"/>
          <w:i/>
          <w:iCs/>
          <w:sz w:val="24"/>
          <w:szCs w:val="24"/>
        </w:rPr>
        <w:t>Field and Laboratory Methods in Animal Cognition</w:t>
      </w:r>
      <w:r w:rsidRPr="002A7D6A">
        <w:rPr>
          <w:rFonts w:ascii="Times New Roman" w:hAnsi="Times New Roman" w:cs="Times New Roman"/>
          <w:sz w:val="24"/>
          <w:szCs w:val="24"/>
        </w:rPr>
        <w:t xml:space="preserve"> (1st ed., pp. 286–307). Cambridge University Press. https://doi.org/10.1017/9781108333191.015</w:t>
      </w:r>
    </w:p>
    <w:p w14:paraId="3B2F0C16"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2A7D6A">
        <w:rPr>
          <w:rFonts w:ascii="Times New Roman" w:hAnsi="Times New Roman" w:cs="Times New Roman"/>
          <w:i/>
          <w:iCs/>
          <w:sz w:val="24"/>
          <w:szCs w:val="24"/>
        </w:rPr>
        <w:t>Behavioral Ec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30</w:t>
      </w:r>
      <w:r w:rsidRPr="002A7D6A">
        <w:rPr>
          <w:rFonts w:ascii="Times New Roman" w:hAnsi="Times New Roman" w:cs="Times New Roman"/>
          <w:sz w:val="24"/>
          <w:szCs w:val="24"/>
        </w:rPr>
        <w:t>(5), 1425–1435. https://doi.org/10.1093/beheco/arz095</w:t>
      </w:r>
    </w:p>
    <w:p w14:paraId="16EF70C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Ostreiher, R., &amp; Heifetz, A. (2019). The sentineling-foraging trade-off in dominant and subordinate arabian babblers. </w:t>
      </w:r>
      <w:r w:rsidRPr="002A7D6A">
        <w:rPr>
          <w:rFonts w:ascii="Times New Roman" w:hAnsi="Times New Roman" w:cs="Times New Roman"/>
          <w:i/>
          <w:iCs/>
          <w:sz w:val="24"/>
          <w:szCs w:val="24"/>
        </w:rPr>
        <w:t>Eth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25</w:t>
      </w:r>
      <w:r w:rsidRPr="002A7D6A">
        <w:rPr>
          <w:rFonts w:ascii="Times New Roman" w:hAnsi="Times New Roman" w:cs="Times New Roman"/>
          <w:sz w:val="24"/>
          <w:szCs w:val="24"/>
        </w:rPr>
        <w:t>(2), 98–105. https://doi.org/10.1111/eth.12833</w:t>
      </w:r>
    </w:p>
    <w:p w14:paraId="7AC53789"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Ostreiher, R., Mundry, R., &amp; Heifetz, A. (2021). On the self-regulation of sentinel activity among Arabian babbler groupmates.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73</w:t>
      </w:r>
      <w:r w:rsidRPr="002A7D6A">
        <w:rPr>
          <w:rFonts w:ascii="Times New Roman" w:hAnsi="Times New Roman" w:cs="Times New Roman"/>
          <w:sz w:val="24"/>
          <w:szCs w:val="24"/>
        </w:rPr>
        <w:t>, 81–92. https://doi.org/10.1016/j.anbehav.2021.01.002</w:t>
      </w:r>
    </w:p>
    <w:p w14:paraId="7AF06F0A"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Rauber, R., &amp; Manser, M. B. (2021). Effect of group size and experience on the ontogeny of sentinel calling behaviour in meerkats.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71</w:t>
      </w:r>
      <w:r w:rsidRPr="002A7D6A">
        <w:rPr>
          <w:rFonts w:ascii="Times New Roman" w:hAnsi="Times New Roman" w:cs="Times New Roman"/>
          <w:sz w:val="24"/>
          <w:szCs w:val="24"/>
        </w:rPr>
        <w:t>, 129–138. https://doi.org/10.1016/j.anbehav.2020.11.014</w:t>
      </w:r>
    </w:p>
    <w:p w14:paraId="74E0BE9A"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Ridley, A. R., Raihani, N. J., &amp; Bell, M. B. V. (2010). Experimental evidence that sentinel behaviour is affected by risk. </w:t>
      </w:r>
      <w:r w:rsidRPr="002A7D6A">
        <w:rPr>
          <w:rFonts w:ascii="Times New Roman" w:hAnsi="Times New Roman" w:cs="Times New Roman"/>
          <w:i/>
          <w:iCs/>
          <w:sz w:val="24"/>
          <w:szCs w:val="24"/>
        </w:rPr>
        <w:t>Biology Letter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6</w:t>
      </w:r>
      <w:r w:rsidRPr="002A7D6A">
        <w:rPr>
          <w:rFonts w:ascii="Times New Roman" w:hAnsi="Times New Roman" w:cs="Times New Roman"/>
          <w:sz w:val="24"/>
          <w:szCs w:val="24"/>
        </w:rPr>
        <w:t>(4), 445–448. https://doi.org/10.1098/rsbl.2010.0023</w:t>
      </w:r>
    </w:p>
    <w:p w14:paraId="6CFD1068"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Ridley, A. R., Wiley, E. M., &amp; Thompson, A. M. (2014). The ecological benefits of interceptive eavesdropping. </w:t>
      </w:r>
      <w:r w:rsidRPr="002A7D6A">
        <w:rPr>
          <w:rFonts w:ascii="Times New Roman" w:hAnsi="Times New Roman" w:cs="Times New Roman"/>
          <w:i/>
          <w:iCs/>
          <w:sz w:val="24"/>
          <w:szCs w:val="24"/>
        </w:rPr>
        <w:t>Functional Ec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28</w:t>
      </w:r>
      <w:r w:rsidRPr="002A7D6A">
        <w:rPr>
          <w:rFonts w:ascii="Times New Roman" w:hAnsi="Times New Roman" w:cs="Times New Roman"/>
          <w:sz w:val="24"/>
          <w:szCs w:val="24"/>
        </w:rPr>
        <w:t>(1), 197–205. https://doi.org/10.1111/1365-2435.12153</w:t>
      </w:r>
    </w:p>
    <w:p w14:paraId="436B465D"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lastRenderedPageBreak/>
        <w:t xml:space="preserve">Santema, P., &amp; Clutton-Brock, T. (2013). Meerkat helpers increase sentinel behaviour and bipedal vigilance in the presence of pups.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85</w:t>
      </w:r>
      <w:r w:rsidRPr="002A7D6A">
        <w:rPr>
          <w:rFonts w:ascii="Times New Roman" w:hAnsi="Times New Roman" w:cs="Times New Roman"/>
          <w:sz w:val="24"/>
          <w:szCs w:val="24"/>
        </w:rPr>
        <w:t>(3), 655–661. https://doi.org/10.1016/j.anbehav.2012.12.029</w:t>
      </w:r>
    </w:p>
    <w:p w14:paraId="05773CE0"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Sorato, E., Gullett, P. R., Griffith, S. C., &amp; Russell, A. F. (2012). Effects of predation risk on foraging behaviour and group size: Adaptations in a social cooperative species.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84</w:t>
      </w:r>
      <w:r w:rsidRPr="002A7D6A">
        <w:rPr>
          <w:rFonts w:ascii="Times New Roman" w:hAnsi="Times New Roman" w:cs="Times New Roman"/>
          <w:sz w:val="24"/>
          <w:szCs w:val="24"/>
        </w:rPr>
        <w:t>(4), 823–834. https://doi.org/10.1016/j.anbehav.2012.07.003</w:t>
      </w:r>
    </w:p>
    <w:p w14:paraId="4A66FDB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Walker, L., York, J., &amp; Young, A. (2016). Sexually selected sentinels? Evidence of a role for intrasexual competition in sentinel behavior. </w:t>
      </w:r>
      <w:r w:rsidRPr="002A7D6A">
        <w:rPr>
          <w:rFonts w:ascii="Times New Roman" w:hAnsi="Times New Roman" w:cs="Times New Roman"/>
          <w:i/>
          <w:iCs/>
          <w:sz w:val="24"/>
          <w:szCs w:val="24"/>
        </w:rPr>
        <w:t>Behavioral Ec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27</w:t>
      </w:r>
      <w:r w:rsidRPr="002A7D6A">
        <w:rPr>
          <w:rFonts w:ascii="Times New Roman" w:hAnsi="Times New Roman" w:cs="Times New Roman"/>
          <w:sz w:val="24"/>
          <w:szCs w:val="24"/>
        </w:rPr>
        <w:t>(5), 1461–1470. https://doi.org/10.1093/beheco/arw064</w:t>
      </w:r>
    </w:p>
    <w:p w14:paraId="6C214DD8"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Wright, J., Berg, E., De Kort, S. R., Khazin, V., &amp; Maklakov, A. A. (2001a). Cooperative sentinel behaviour in the Arabian babbler.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62</w:t>
      </w:r>
      <w:r w:rsidRPr="002A7D6A">
        <w:rPr>
          <w:rFonts w:ascii="Times New Roman" w:hAnsi="Times New Roman" w:cs="Times New Roman"/>
          <w:sz w:val="24"/>
          <w:szCs w:val="24"/>
        </w:rPr>
        <w:t>(5), 973–979. https://doi.org/10.1006/anbe.2001.1838</w:t>
      </w:r>
    </w:p>
    <w:p w14:paraId="54B43FEB"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Wright, J., Berg, E., De Kort, S. R., Khazin, V., &amp; Maklakov, A. A. (2001b). Safe selfish sentinels in a cooperative bird: </w:t>
      </w:r>
      <w:r w:rsidRPr="002A7D6A">
        <w:rPr>
          <w:rFonts w:ascii="Times New Roman" w:hAnsi="Times New Roman" w:cs="Times New Roman"/>
          <w:i/>
          <w:iCs/>
          <w:sz w:val="24"/>
          <w:szCs w:val="24"/>
        </w:rPr>
        <w:t>Safe selfish sentinel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Journal of Animal Ecology</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70</w:t>
      </w:r>
      <w:r w:rsidRPr="002A7D6A">
        <w:rPr>
          <w:rFonts w:ascii="Times New Roman" w:hAnsi="Times New Roman" w:cs="Times New Roman"/>
          <w:sz w:val="24"/>
          <w:szCs w:val="24"/>
        </w:rPr>
        <w:t>(6), 1070–1079. https://doi.org/10.1046/j.0021-8790.2001.00565.x</w:t>
      </w:r>
    </w:p>
    <w:p w14:paraId="2204FC4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Wright, J., Maklakov, A. A., &amp; Khazin, V. (2001). State-dependent sentinels: An experimental study in the Arabian babbler. </w:t>
      </w:r>
      <w:r w:rsidRPr="002A7D6A">
        <w:rPr>
          <w:rFonts w:ascii="Times New Roman" w:hAnsi="Times New Roman" w:cs="Times New Roman"/>
          <w:i/>
          <w:iCs/>
          <w:sz w:val="24"/>
          <w:szCs w:val="24"/>
        </w:rPr>
        <w:t>Proceedings of the Royal Society of London. Series B: Biological Sciences</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268</w:t>
      </w:r>
      <w:r w:rsidRPr="002A7D6A">
        <w:rPr>
          <w:rFonts w:ascii="Times New Roman" w:hAnsi="Times New Roman" w:cs="Times New Roman"/>
          <w:sz w:val="24"/>
          <w:szCs w:val="24"/>
        </w:rPr>
        <w:t>(1469), 821–826. https://doi.org/10.1098/rspb.2000.1574</w:t>
      </w:r>
    </w:p>
    <w:p w14:paraId="344FFF53"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Yasukawa, K., &amp; Cockburn, A. (2009). Antipredator Vigilance in Cooperatively Breeding Superb Fairy-Wrens (</w:t>
      </w:r>
      <w:r w:rsidRPr="002A7D6A">
        <w:rPr>
          <w:rFonts w:ascii="Times New Roman" w:hAnsi="Times New Roman" w:cs="Times New Roman"/>
          <w:i/>
          <w:iCs/>
          <w:sz w:val="24"/>
          <w:szCs w:val="24"/>
        </w:rPr>
        <w:t xml:space="preserve">Malurus Cyaneus </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The Auk</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126</w:t>
      </w:r>
      <w:r w:rsidRPr="002A7D6A">
        <w:rPr>
          <w:rFonts w:ascii="Times New Roman" w:hAnsi="Times New Roman" w:cs="Times New Roman"/>
          <w:sz w:val="24"/>
          <w:szCs w:val="24"/>
        </w:rPr>
        <w:t>(1), 147–154. https://doi.org/10.1525/auk.2009.08074</w:t>
      </w:r>
    </w:p>
    <w:p w14:paraId="7C02D576"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lastRenderedPageBreak/>
        <w:t xml:space="preserve">Yasukawa, K., Whittenberger, L. K., &amp; Nielsen, T. A. (1992). Anti-predator vigilance in the red-winged blackbird, </w:t>
      </w:r>
      <w:r w:rsidRPr="002A7D6A">
        <w:rPr>
          <w:rFonts w:ascii="Times New Roman" w:hAnsi="Times New Roman" w:cs="Times New Roman"/>
          <w:i/>
          <w:iCs/>
          <w:sz w:val="24"/>
          <w:szCs w:val="24"/>
        </w:rPr>
        <w:t xml:space="preserve">Agelaius phoeniceus </w:t>
      </w:r>
      <w:r w:rsidRPr="002A7D6A">
        <w:rPr>
          <w:rFonts w:ascii="Times New Roman" w:hAnsi="Times New Roman" w:cs="Times New Roman"/>
          <w:sz w:val="24"/>
          <w:szCs w:val="24"/>
        </w:rPr>
        <w:t xml:space="preserve">: Do males act as sentinels? </w:t>
      </w:r>
      <w:r w:rsidRPr="002A7D6A">
        <w:rPr>
          <w:rFonts w:ascii="Times New Roman" w:hAnsi="Times New Roman" w:cs="Times New Roman"/>
          <w:i/>
          <w:iCs/>
          <w:sz w:val="24"/>
          <w:szCs w:val="24"/>
        </w:rPr>
        <w:t>Animal Behaviour</w:t>
      </w:r>
      <w:r w:rsidRPr="002A7D6A">
        <w:rPr>
          <w:rFonts w:ascii="Times New Roman" w:hAnsi="Times New Roman" w:cs="Times New Roman"/>
          <w:sz w:val="24"/>
          <w:szCs w:val="24"/>
        </w:rPr>
        <w:t xml:space="preserve">, </w:t>
      </w:r>
      <w:r w:rsidRPr="002A7D6A">
        <w:rPr>
          <w:rFonts w:ascii="Times New Roman" w:hAnsi="Times New Roman" w:cs="Times New Roman"/>
          <w:i/>
          <w:iCs/>
          <w:sz w:val="24"/>
          <w:szCs w:val="24"/>
        </w:rPr>
        <w:t>43</w:t>
      </w:r>
      <w:r w:rsidRPr="002A7D6A">
        <w:rPr>
          <w:rFonts w:ascii="Times New Roman" w:hAnsi="Times New Roman" w:cs="Times New Roman"/>
          <w:sz w:val="24"/>
          <w:szCs w:val="24"/>
        </w:rPr>
        <w:t>(6), 961–969. https://doi.org/10.1016/S0003-3472(06)80009-6</w:t>
      </w:r>
    </w:p>
    <w:p w14:paraId="13C4068E" w14:textId="77777777" w:rsidR="002A7D6A" w:rsidRPr="002A7D6A" w:rsidRDefault="002A7D6A" w:rsidP="002A7D6A">
      <w:pPr>
        <w:pStyle w:val="Bibliography"/>
        <w:rPr>
          <w:rFonts w:ascii="Times New Roman" w:hAnsi="Times New Roman" w:cs="Times New Roman"/>
          <w:sz w:val="24"/>
          <w:szCs w:val="24"/>
        </w:rPr>
      </w:pPr>
      <w:r w:rsidRPr="002A7D6A">
        <w:rPr>
          <w:rFonts w:ascii="Times New Roman" w:hAnsi="Times New Roman" w:cs="Times New Roman"/>
          <w:sz w:val="24"/>
          <w:szCs w:val="24"/>
        </w:rPr>
        <w:t xml:space="preserve">Zacharias, V. J., &amp; Mathew, D. N. (1998). </w:t>
      </w:r>
      <w:r w:rsidRPr="002A7D6A">
        <w:rPr>
          <w:rFonts w:ascii="Times New Roman" w:hAnsi="Times New Roman" w:cs="Times New Roman"/>
          <w:i/>
          <w:iCs/>
          <w:sz w:val="24"/>
          <w:szCs w:val="24"/>
        </w:rPr>
        <w:t xml:space="preserve">Behaviour of the whiteheaded babbler </w:t>
      </w:r>
      <w:r w:rsidRPr="002A7D6A">
        <w:rPr>
          <w:rFonts w:ascii="Times New Roman" w:hAnsi="Times New Roman" w:cs="Times New Roman"/>
          <w:sz w:val="24"/>
          <w:szCs w:val="24"/>
        </w:rPr>
        <w:t xml:space="preserve">Turdoides affinis Jerdon . </w:t>
      </w:r>
      <w:r w:rsidRPr="002A7D6A">
        <w:rPr>
          <w:rFonts w:ascii="Times New Roman" w:hAnsi="Times New Roman" w:cs="Times New Roman"/>
          <w:i/>
          <w:iCs/>
          <w:sz w:val="24"/>
          <w:szCs w:val="24"/>
        </w:rPr>
        <w:t>95</w:t>
      </w:r>
      <w:r w:rsidRPr="002A7D6A">
        <w:rPr>
          <w:rFonts w:ascii="Times New Roman" w:hAnsi="Times New Roman" w:cs="Times New Roman"/>
          <w:sz w:val="24"/>
          <w:szCs w:val="24"/>
        </w:rPr>
        <w:t>, 8.</w:t>
      </w:r>
    </w:p>
    <w:p w14:paraId="249B3449" w14:textId="5989D233" w:rsidR="00465C42" w:rsidRPr="002A7D6A" w:rsidRDefault="002A7D6A">
      <w:r w:rsidRPr="002A7D6A">
        <w:rPr>
          <w:rFonts w:ascii="Times New Roman" w:hAnsi="Times New Roman" w:cs="Times New Roman"/>
          <w:sz w:val="24"/>
          <w:szCs w:val="24"/>
        </w:rPr>
        <w:fldChar w:fldCharType="end"/>
      </w:r>
    </w:p>
    <w:sectPr w:rsidR="00465C42" w:rsidRPr="002A7D6A">
      <w:head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BC1457" w14:textId="77777777" w:rsidR="008A66D0" w:rsidRDefault="008A66D0" w:rsidP="002A7D6A">
      <w:pPr>
        <w:spacing w:line="240" w:lineRule="auto"/>
      </w:pPr>
      <w:r>
        <w:separator/>
      </w:r>
    </w:p>
  </w:endnote>
  <w:endnote w:type="continuationSeparator" w:id="0">
    <w:p w14:paraId="560C871C" w14:textId="77777777" w:rsidR="008A66D0" w:rsidRDefault="008A66D0" w:rsidP="002A7D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A853E1" w14:textId="77777777" w:rsidR="008A66D0" w:rsidRDefault="008A66D0" w:rsidP="002A7D6A">
      <w:pPr>
        <w:spacing w:line="240" w:lineRule="auto"/>
      </w:pPr>
      <w:r>
        <w:separator/>
      </w:r>
    </w:p>
  </w:footnote>
  <w:footnote w:type="continuationSeparator" w:id="0">
    <w:p w14:paraId="553CD278" w14:textId="77777777" w:rsidR="008A66D0" w:rsidRDefault="008A66D0" w:rsidP="002A7D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A88286" w14:textId="6C07FA1C" w:rsidR="00D02AD8" w:rsidRPr="006843E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EDA16" w14:textId="3739A619" w:rsidR="002A7D6A" w:rsidRPr="0060735D" w:rsidRDefault="002A7D6A"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93978446"/>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30F8FD" w14:textId="7760CDE3" w:rsidR="002A7D6A" w:rsidRPr="0060735D" w:rsidRDefault="002A7D6A"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23900858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C25562" w14:textId="63EB9C49"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6F706" w14:textId="3878FA10"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EA734E" w14:textId="17475D2E"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Methods – Table </w:t>
    </w:r>
    <w:r>
      <w:rPr>
        <w:rFonts w:ascii="Times New Roman" w:hAnsi="Times New Roman" w:cs="Times New Roman"/>
        <w:sz w:val="24"/>
        <w:szCs w:val="24"/>
      </w:rPr>
      <w:t>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C0C62" w14:textId="7B830332" w:rsidR="008440F6" w:rsidRPr="0060735D" w:rsidRDefault="008440F6"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Methods – Table </w:t>
    </w:r>
    <w:r>
      <w:rPr>
        <w:rFonts w:ascii="Times New Roman" w:hAnsi="Times New Roman" w:cs="Times New Roman"/>
        <w:sz w:val="24"/>
        <w:szCs w:val="24"/>
      </w:rPr>
      <w:t>3</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205731017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EBAC0" w14:textId="706E21E2"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5DFF37" w14:textId="22A4D112"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369DF" w14:textId="658C3CBE"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w:t>
    </w:r>
    <w:r>
      <w:rPr>
        <w:rFonts w:ascii="Times New Roman" w:hAnsi="Times New Roman" w:cs="Times New Roman"/>
        <w:sz w:val="24"/>
        <w:szCs w:val="24"/>
      </w:rPr>
      <w:t>Table 3</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BB9B7" w14:textId="0021E48C"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002A7D6A">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D6A"/>
    <w:rsid w:val="00033C2A"/>
    <w:rsid w:val="00080FA3"/>
    <w:rsid w:val="001C013E"/>
    <w:rsid w:val="002A7D6A"/>
    <w:rsid w:val="003E48DE"/>
    <w:rsid w:val="00465C42"/>
    <w:rsid w:val="00483AEB"/>
    <w:rsid w:val="00536841"/>
    <w:rsid w:val="0068144A"/>
    <w:rsid w:val="00822CF1"/>
    <w:rsid w:val="008440F6"/>
    <w:rsid w:val="0087036E"/>
    <w:rsid w:val="008A66D0"/>
    <w:rsid w:val="008E2E79"/>
    <w:rsid w:val="009678EC"/>
    <w:rsid w:val="009E0F8A"/>
    <w:rsid w:val="00C33058"/>
    <w:rsid w:val="00D02AD8"/>
    <w:rsid w:val="00E93FBF"/>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DC101"/>
  <w15:chartTrackingRefBased/>
  <w15:docId w15:val="{9DE72B02-C272-4E98-9828-24E5AE743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2A7D6A"/>
    <w:pPr>
      <w:spacing w:after="0" w:line="276" w:lineRule="auto"/>
    </w:pPr>
    <w:rPr>
      <w:rFonts w:ascii="Arial" w:eastAsia="Arial" w:hAnsi="Arial" w:cs="Arial"/>
      <w:kern w:val="0"/>
      <w:lang w:eastAsia="ja-JP"/>
      <w14:ligatures w14:val="none"/>
    </w:rPr>
  </w:style>
  <w:style w:type="paragraph" w:styleId="Heading1">
    <w:name w:val="heading 1"/>
    <w:basedOn w:val="Normal"/>
    <w:next w:val="Normal"/>
    <w:link w:val="Heading1Char"/>
    <w:uiPriority w:val="9"/>
    <w:qFormat/>
    <w:rsid w:val="002A7D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7D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7D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7D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7D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7D6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7D6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7D6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7D6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D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7D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7D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7D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7D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7D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7D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7D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7D6A"/>
    <w:rPr>
      <w:rFonts w:eastAsiaTheme="majorEastAsia" w:cstheme="majorBidi"/>
      <w:color w:val="272727" w:themeColor="text1" w:themeTint="D8"/>
    </w:rPr>
  </w:style>
  <w:style w:type="paragraph" w:styleId="Title">
    <w:name w:val="Title"/>
    <w:basedOn w:val="Normal"/>
    <w:next w:val="Normal"/>
    <w:link w:val="TitleChar"/>
    <w:uiPriority w:val="10"/>
    <w:qFormat/>
    <w:rsid w:val="002A7D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7D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7D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7D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7D6A"/>
    <w:pPr>
      <w:spacing w:before="160"/>
      <w:jc w:val="center"/>
    </w:pPr>
    <w:rPr>
      <w:i/>
      <w:iCs/>
      <w:color w:val="404040" w:themeColor="text1" w:themeTint="BF"/>
    </w:rPr>
  </w:style>
  <w:style w:type="character" w:customStyle="1" w:styleId="QuoteChar">
    <w:name w:val="Quote Char"/>
    <w:basedOn w:val="DefaultParagraphFont"/>
    <w:link w:val="Quote"/>
    <w:uiPriority w:val="29"/>
    <w:rsid w:val="002A7D6A"/>
    <w:rPr>
      <w:i/>
      <w:iCs/>
      <w:color w:val="404040" w:themeColor="text1" w:themeTint="BF"/>
    </w:rPr>
  </w:style>
  <w:style w:type="paragraph" w:styleId="ListParagraph">
    <w:name w:val="List Paragraph"/>
    <w:basedOn w:val="Normal"/>
    <w:uiPriority w:val="34"/>
    <w:qFormat/>
    <w:rsid w:val="002A7D6A"/>
    <w:pPr>
      <w:ind w:left="720"/>
      <w:contextualSpacing/>
    </w:pPr>
  </w:style>
  <w:style w:type="character" w:styleId="IntenseEmphasis">
    <w:name w:val="Intense Emphasis"/>
    <w:basedOn w:val="DefaultParagraphFont"/>
    <w:uiPriority w:val="21"/>
    <w:qFormat/>
    <w:rsid w:val="002A7D6A"/>
    <w:rPr>
      <w:i/>
      <w:iCs/>
      <w:color w:val="0F4761" w:themeColor="accent1" w:themeShade="BF"/>
    </w:rPr>
  </w:style>
  <w:style w:type="paragraph" w:styleId="IntenseQuote">
    <w:name w:val="Intense Quote"/>
    <w:basedOn w:val="Normal"/>
    <w:next w:val="Normal"/>
    <w:link w:val="IntenseQuoteChar"/>
    <w:uiPriority w:val="30"/>
    <w:qFormat/>
    <w:rsid w:val="002A7D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7D6A"/>
    <w:rPr>
      <w:i/>
      <w:iCs/>
      <w:color w:val="0F4761" w:themeColor="accent1" w:themeShade="BF"/>
    </w:rPr>
  </w:style>
  <w:style w:type="character" w:styleId="IntenseReference">
    <w:name w:val="Intense Reference"/>
    <w:basedOn w:val="DefaultParagraphFont"/>
    <w:uiPriority w:val="32"/>
    <w:qFormat/>
    <w:rsid w:val="002A7D6A"/>
    <w:rPr>
      <w:b/>
      <w:bCs/>
      <w:smallCaps/>
      <w:color w:val="0F4761" w:themeColor="accent1" w:themeShade="BF"/>
      <w:spacing w:val="5"/>
    </w:rPr>
  </w:style>
  <w:style w:type="table" w:customStyle="1" w:styleId="1">
    <w:name w:val="1"/>
    <w:basedOn w:val="TableNormal"/>
    <w:rsid w:val="002A7D6A"/>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2A7D6A"/>
    <w:rPr>
      <w:color w:val="467886" w:themeColor="hyperlink"/>
      <w:u w:val="single"/>
    </w:rPr>
  </w:style>
  <w:style w:type="paragraph" w:styleId="CommentText">
    <w:name w:val="annotation text"/>
    <w:basedOn w:val="Normal"/>
    <w:link w:val="CommentTextChar"/>
    <w:uiPriority w:val="99"/>
    <w:unhideWhenUsed/>
    <w:rsid w:val="002A7D6A"/>
    <w:pPr>
      <w:spacing w:line="240" w:lineRule="auto"/>
    </w:pPr>
    <w:rPr>
      <w:sz w:val="20"/>
      <w:szCs w:val="20"/>
    </w:rPr>
  </w:style>
  <w:style w:type="character" w:customStyle="1" w:styleId="CommentTextChar">
    <w:name w:val="Comment Text Char"/>
    <w:basedOn w:val="DefaultParagraphFont"/>
    <w:link w:val="CommentText"/>
    <w:uiPriority w:val="99"/>
    <w:rsid w:val="002A7D6A"/>
    <w:rPr>
      <w:rFonts w:ascii="Arial" w:eastAsia="Arial" w:hAnsi="Arial" w:cs="Arial"/>
      <w:kern w:val="0"/>
      <w:sz w:val="20"/>
      <w:szCs w:val="20"/>
      <w:lang w:eastAsia="ja-JP"/>
      <w14:ligatures w14:val="none"/>
    </w:rPr>
  </w:style>
  <w:style w:type="character" w:styleId="CommentReference">
    <w:name w:val="annotation reference"/>
    <w:basedOn w:val="DefaultParagraphFont"/>
    <w:uiPriority w:val="99"/>
    <w:semiHidden/>
    <w:unhideWhenUsed/>
    <w:rsid w:val="002A7D6A"/>
    <w:rPr>
      <w:sz w:val="16"/>
      <w:szCs w:val="16"/>
    </w:rPr>
  </w:style>
  <w:style w:type="paragraph" w:styleId="Revision">
    <w:name w:val="Revision"/>
    <w:hidden/>
    <w:uiPriority w:val="99"/>
    <w:semiHidden/>
    <w:rsid w:val="002A7D6A"/>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2A7D6A"/>
    <w:pPr>
      <w:spacing w:line="480" w:lineRule="auto"/>
      <w:ind w:left="720" w:hanging="720"/>
    </w:pPr>
  </w:style>
  <w:style w:type="character" w:styleId="PlaceholderText">
    <w:name w:val="Placeholder Text"/>
    <w:basedOn w:val="DefaultParagraphFont"/>
    <w:uiPriority w:val="99"/>
    <w:semiHidden/>
    <w:rsid w:val="002A7D6A"/>
    <w:rPr>
      <w:color w:val="808080"/>
    </w:rPr>
  </w:style>
  <w:style w:type="paragraph" w:styleId="NormalWeb">
    <w:name w:val="Normal (Web)"/>
    <w:basedOn w:val="Normal"/>
    <w:uiPriority w:val="99"/>
    <w:unhideWhenUsed/>
    <w:rsid w:val="002A7D6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A7D6A"/>
    <w:rPr>
      <w:b/>
      <w:bCs/>
    </w:rPr>
  </w:style>
  <w:style w:type="character" w:customStyle="1" w:styleId="CommentSubjectChar">
    <w:name w:val="Comment Subject Char"/>
    <w:basedOn w:val="CommentTextChar"/>
    <w:link w:val="CommentSubject"/>
    <w:uiPriority w:val="99"/>
    <w:semiHidden/>
    <w:rsid w:val="002A7D6A"/>
    <w:rPr>
      <w:rFonts w:ascii="Arial" w:eastAsia="Arial" w:hAnsi="Arial" w:cs="Arial"/>
      <w:b/>
      <w:bCs/>
      <w:kern w:val="0"/>
      <w:sz w:val="20"/>
      <w:szCs w:val="20"/>
      <w:lang w:eastAsia="ja-JP"/>
      <w14:ligatures w14:val="none"/>
    </w:rPr>
  </w:style>
  <w:style w:type="paragraph" w:styleId="Header">
    <w:name w:val="header"/>
    <w:basedOn w:val="Normal"/>
    <w:link w:val="HeaderChar"/>
    <w:uiPriority w:val="99"/>
    <w:unhideWhenUsed/>
    <w:rsid w:val="002A7D6A"/>
    <w:pPr>
      <w:tabs>
        <w:tab w:val="center" w:pos="4680"/>
        <w:tab w:val="right" w:pos="9360"/>
      </w:tabs>
      <w:spacing w:line="240" w:lineRule="auto"/>
    </w:pPr>
  </w:style>
  <w:style w:type="character" w:customStyle="1" w:styleId="HeaderChar">
    <w:name w:val="Header Char"/>
    <w:basedOn w:val="DefaultParagraphFont"/>
    <w:link w:val="Header"/>
    <w:uiPriority w:val="99"/>
    <w:rsid w:val="002A7D6A"/>
    <w:rPr>
      <w:rFonts w:ascii="Arial" w:eastAsia="Arial" w:hAnsi="Arial" w:cs="Arial"/>
      <w:kern w:val="0"/>
      <w:lang w:eastAsia="ja-JP"/>
      <w14:ligatures w14:val="none"/>
    </w:rPr>
  </w:style>
  <w:style w:type="paragraph" w:styleId="Footer">
    <w:name w:val="footer"/>
    <w:basedOn w:val="Normal"/>
    <w:link w:val="FooterChar"/>
    <w:uiPriority w:val="99"/>
    <w:unhideWhenUsed/>
    <w:rsid w:val="002A7D6A"/>
    <w:pPr>
      <w:tabs>
        <w:tab w:val="center" w:pos="4680"/>
        <w:tab w:val="right" w:pos="9360"/>
      </w:tabs>
      <w:spacing w:line="240" w:lineRule="auto"/>
    </w:pPr>
  </w:style>
  <w:style w:type="character" w:customStyle="1" w:styleId="FooterChar">
    <w:name w:val="Footer Char"/>
    <w:basedOn w:val="DefaultParagraphFont"/>
    <w:link w:val="Footer"/>
    <w:uiPriority w:val="99"/>
    <w:rsid w:val="002A7D6A"/>
    <w:rPr>
      <w:rFonts w:ascii="Arial" w:eastAsia="Arial" w:hAnsi="Arial" w:cs="Arial"/>
      <w:kern w:val="0"/>
      <w:lang w:eastAsia="ja-JP"/>
      <w14:ligatures w14:val="none"/>
    </w:rPr>
  </w:style>
  <w:style w:type="paragraph" w:styleId="Caption">
    <w:name w:val="caption"/>
    <w:basedOn w:val="Normal"/>
    <w:next w:val="Normal"/>
    <w:uiPriority w:val="35"/>
    <w:unhideWhenUsed/>
    <w:rsid w:val="002A7D6A"/>
    <w:pPr>
      <w:spacing w:after="200" w:line="240" w:lineRule="auto"/>
    </w:pPr>
    <w:rPr>
      <w:i/>
      <w:iCs/>
      <w:color w:val="0E2841" w:themeColor="text2"/>
      <w:sz w:val="18"/>
      <w:szCs w:val="18"/>
    </w:rPr>
  </w:style>
  <w:style w:type="paragraph" w:customStyle="1" w:styleId="SectionTitle">
    <w:name w:val="Section Title"/>
    <w:basedOn w:val="Heading2"/>
    <w:link w:val="SectionTitleChar"/>
    <w:qFormat/>
    <w:rsid w:val="002A7D6A"/>
    <w:pPr>
      <w:spacing w:before="360" w:after="120"/>
    </w:pPr>
    <w:rPr>
      <w:rFonts w:ascii="Times New Roman" w:eastAsia="Arial" w:hAnsi="Times New Roman" w:cs="Times New Roman"/>
      <w:b/>
      <w:noProof/>
      <w:u w:val="single"/>
    </w:rPr>
  </w:style>
  <w:style w:type="paragraph" w:customStyle="1" w:styleId="SectionSubtitle">
    <w:name w:val="Section Subtitle"/>
    <w:basedOn w:val="Heading3"/>
    <w:qFormat/>
    <w:rsid w:val="002A7D6A"/>
    <w:pPr>
      <w:spacing w:before="120" w:after="120"/>
    </w:pPr>
    <w:rPr>
      <w:rFonts w:ascii="Times New Roman" w:eastAsia="Arial" w:hAnsi="Times New Roman" w:cs="Arial"/>
      <w:b/>
      <w:color w:val="434343"/>
      <w:u w:val="single"/>
    </w:rPr>
  </w:style>
  <w:style w:type="paragraph" w:customStyle="1" w:styleId="SectionText">
    <w:name w:val="Section Text"/>
    <w:basedOn w:val="Normal"/>
    <w:link w:val="SectionTextChar"/>
    <w:qFormat/>
    <w:rsid w:val="002A7D6A"/>
    <w:pPr>
      <w:spacing w:after="240"/>
    </w:pPr>
    <w:rPr>
      <w:rFonts w:ascii="Times New Roman" w:hAnsi="Times New Roman" w:cs="Times New Roman"/>
      <w:iCs/>
      <w:sz w:val="24"/>
      <w:szCs w:val="24"/>
    </w:rPr>
  </w:style>
  <w:style w:type="paragraph" w:customStyle="1" w:styleId="CaptionB">
    <w:name w:val="Caption B"/>
    <w:basedOn w:val="SectionText"/>
    <w:link w:val="CaptionBChar"/>
    <w:qFormat/>
    <w:rsid w:val="002A7D6A"/>
    <w:pPr>
      <w:spacing w:before="120" w:after="120"/>
    </w:pPr>
    <w:rPr>
      <w:b/>
      <w:bCs/>
    </w:rPr>
  </w:style>
  <w:style w:type="character" w:customStyle="1" w:styleId="SectionTextChar">
    <w:name w:val="Section Text Char"/>
    <w:basedOn w:val="DefaultParagraphFont"/>
    <w:link w:val="SectionText"/>
    <w:rsid w:val="002A7D6A"/>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2A7D6A"/>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2A7D6A"/>
  </w:style>
  <w:style w:type="paragraph" w:styleId="TOCHeading">
    <w:name w:val="TOC Heading"/>
    <w:basedOn w:val="Heading1"/>
    <w:next w:val="Normal"/>
    <w:uiPriority w:val="39"/>
    <w:unhideWhenUsed/>
    <w:qFormat/>
    <w:rsid w:val="002A7D6A"/>
    <w:pPr>
      <w:spacing w:before="240" w:after="0"/>
      <w:outlineLvl w:val="9"/>
    </w:pPr>
    <w:rPr>
      <w:sz w:val="32"/>
      <w:szCs w:val="32"/>
      <w:lang w:val="en-US"/>
    </w:rPr>
  </w:style>
  <w:style w:type="paragraph" w:styleId="TOC1">
    <w:name w:val="toc 1"/>
    <w:basedOn w:val="Normal"/>
    <w:next w:val="Normal"/>
    <w:autoRedefine/>
    <w:uiPriority w:val="39"/>
    <w:unhideWhenUsed/>
    <w:rsid w:val="002A7D6A"/>
    <w:pPr>
      <w:spacing w:after="100"/>
    </w:pPr>
    <w:rPr>
      <w:rFonts w:ascii="Times New Roman" w:hAnsi="Times New Roman"/>
      <w:b/>
      <w:sz w:val="24"/>
    </w:rPr>
  </w:style>
  <w:style w:type="paragraph" w:styleId="TOC2">
    <w:name w:val="toc 2"/>
    <w:basedOn w:val="Normal"/>
    <w:next w:val="Normal"/>
    <w:autoRedefine/>
    <w:uiPriority w:val="39"/>
    <w:unhideWhenUsed/>
    <w:rsid w:val="002A7D6A"/>
    <w:pPr>
      <w:spacing w:after="100"/>
      <w:ind w:left="220"/>
    </w:pPr>
    <w:rPr>
      <w:rFonts w:ascii="Times New Roman" w:hAnsi="Times New Roman"/>
      <w:sz w:val="24"/>
    </w:rPr>
  </w:style>
  <w:style w:type="character" w:customStyle="1" w:styleId="SectionTitleChar">
    <w:name w:val="Section Title Char"/>
    <w:basedOn w:val="Heading1Char"/>
    <w:link w:val="SectionTitle"/>
    <w:rsid w:val="002A7D6A"/>
    <w:rPr>
      <w:rFonts w:ascii="Times New Roman" w:eastAsia="Arial" w:hAnsi="Times New Roman" w:cs="Times New Roman"/>
      <w:b/>
      <w:noProof/>
      <w:color w:val="0F4761" w:themeColor="accent1" w:themeShade="BF"/>
      <w:kern w:val="0"/>
      <w:sz w:val="32"/>
      <w:szCs w:val="32"/>
      <w:u w:val="single"/>
      <w:lang w:eastAsia="ja-JP"/>
      <w14:ligatures w14:val="none"/>
    </w:rPr>
  </w:style>
  <w:style w:type="character" w:customStyle="1" w:styleId="ChapterTitleChar">
    <w:name w:val="Chapter Title Char"/>
    <w:basedOn w:val="SectionTitleChar"/>
    <w:rsid w:val="002A7D6A"/>
    <w:rPr>
      <w:rFonts w:ascii="Times New Roman" w:eastAsia="Arial" w:hAnsi="Times New Roman" w:cs="Times New Roman"/>
      <w:b w:val="0"/>
      <w:iCs/>
      <w:noProof/>
      <w:color w:val="0F4761" w:themeColor="accent1" w:themeShade="BF"/>
      <w:kern w:val="0"/>
      <w:sz w:val="24"/>
      <w:szCs w:val="24"/>
      <w:u w:val="single"/>
      <w:lang w:eastAsia="ja-JP"/>
      <w14:ligatures w14:val="none"/>
    </w:rPr>
  </w:style>
  <w:style w:type="paragraph" w:customStyle="1" w:styleId="ChapterTitle">
    <w:name w:val="Chapter Title"/>
    <w:basedOn w:val="SectionText"/>
    <w:uiPriority w:val="4"/>
    <w:locked/>
    <w:rsid w:val="002A7D6A"/>
  </w:style>
  <w:style w:type="paragraph" w:customStyle="1" w:styleId="ChapterTitleB">
    <w:name w:val="Chapter Title B"/>
    <w:basedOn w:val="Heading1"/>
    <w:uiPriority w:val="3"/>
    <w:qFormat/>
    <w:rsid w:val="002A7D6A"/>
    <w:pPr>
      <w:spacing w:before="400" w:after="120"/>
    </w:pPr>
    <w:rPr>
      <w:rFonts w:ascii="Times New Roman" w:eastAsia="Arial" w:hAnsi="Times New Roman" w:cs="Arial"/>
      <w:b/>
      <w:color w:val="auto"/>
      <w:sz w:val="36"/>
      <w:u w:val="single"/>
    </w:rPr>
  </w:style>
  <w:style w:type="paragraph" w:styleId="TOC3">
    <w:name w:val="toc 3"/>
    <w:basedOn w:val="Normal"/>
    <w:next w:val="Normal"/>
    <w:autoRedefine/>
    <w:uiPriority w:val="39"/>
    <w:unhideWhenUsed/>
    <w:rsid w:val="002A7D6A"/>
    <w:pPr>
      <w:spacing w:after="100"/>
      <w:ind w:left="440"/>
    </w:pPr>
    <w:rPr>
      <w:rFonts w:ascii="Times New Roman" w:hAnsi="Times New Roman"/>
      <w:sz w:val="24"/>
    </w:rPr>
  </w:style>
  <w:style w:type="paragraph" w:customStyle="1" w:styleId="BetterCaption">
    <w:name w:val="Better Caption"/>
    <w:basedOn w:val="Normal"/>
    <w:link w:val="BetterCaptionChar"/>
    <w:qFormat/>
    <w:rsid w:val="002A7D6A"/>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2A7D6A"/>
    <w:rPr>
      <w:rFonts w:ascii="Times New Roman" w:eastAsia="Times New Roman" w:hAnsi="Times New Roman" w:cs="Times New Roman"/>
      <w:b/>
      <w:bCs/>
      <w:kern w:val="0"/>
      <w:sz w:val="24"/>
      <w:szCs w:val="24"/>
      <w:lang w:val="en" w:eastAsia="ja-JP"/>
      <w14:ligatures w14:val="none"/>
    </w:rPr>
  </w:style>
  <w:style w:type="table" w:styleId="TableGrid">
    <w:name w:val="Table Grid"/>
    <w:basedOn w:val="TableNormal"/>
    <w:uiPriority w:val="39"/>
    <w:rsid w:val="002A7D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A7D6A"/>
    <w:rPr>
      <w:color w:val="96607D" w:themeColor="followedHyperlink"/>
      <w:u w:val="single"/>
    </w:rPr>
  </w:style>
  <w:style w:type="paragraph" w:customStyle="1" w:styleId="PrefaceTitle">
    <w:name w:val="Preface Title"/>
    <w:basedOn w:val="SectionTitle"/>
    <w:uiPriority w:val="4"/>
    <w:qFormat/>
    <w:rsid w:val="002A7D6A"/>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header" Target="header10.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3.xml"/><Relationship Id="rId19"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30EAC-2F59-4F84-BDB2-28E6246F8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6</Pages>
  <Words>31234</Words>
  <Characters>178034</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4-06-07T15:15:00Z</dcterms:created>
  <dcterms:modified xsi:type="dcterms:W3CDTF">2024-06-0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8NaEFT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